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718796B" w14:textId="421385E2" w:rsidR="00142031" w:rsidRDefault="00142031" w:rsidP="00E873F6">
      <w:pPr>
        <w:rPr>
          <w:b/>
          <w:bCs/>
          <w:sz w:val="44"/>
          <w:szCs w:val="44"/>
        </w:rPr>
      </w:pPr>
      <w:r w:rsidRPr="00E873F6">
        <w:rPr>
          <w:b/>
          <w:bCs/>
          <w:noProof/>
          <w:sz w:val="44"/>
          <w:szCs w:val="44"/>
        </w:rPr>
        <w:drawing>
          <wp:anchor distT="0" distB="0" distL="114300" distR="114300" simplePos="0" relativeHeight="251657728" behindDoc="0" locked="0" layoutInCell="1" allowOverlap="1" wp14:anchorId="185E2491" wp14:editId="2AD7DC0E">
            <wp:simplePos x="0" y="0"/>
            <wp:positionH relativeFrom="margin">
              <wp:align>right</wp:align>
            </wp:positionH>
            <wp:positionV relativeFrom="paragraph">
              <wp:posOffset>-224790</wp:posOffset>
            </wp:positionV>
            <wp:extent cx="1463040" cy="1463040"/>
            <wp:effectExtent l="0" t="0" r="3810" b="3810"/>
            <wp:wrapNone/>
            <wp:docPr id="1" name="Picture 1" descr="Salahaddin University-Erbi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alahaddin University-Erbil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63040" cy="1463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067A2CE" w14:textId="6DFD8C8F" w:rsidR="005E5628" w:rsidRPr="00D47951" w:rsidRDefault="00E873F6" w:rsidP="00142031">
      <w:pPr>
        <w:rPr>
          <w:b/>
          <w:bCs/>
          <w:sz w:val="64"/>
          <w:szCs w:val="64"/>
        </w:rPr>
      </w:pPr>
      <w:r w:rsidRPr="00D47951">
        <w:rPr>
          <w:b/>
          <w:bCs/>
          <w:sz w:val="64"/>
          <w:szCs w:val="64"/>
        </w:rPr>
        <w:t xml:space="preserve">Academic Curriculum Vitae </w:t>
      </w:r>
    </w:p>
    <w:p w14:paraId="33063F24" w14:textId="115114CE" w:rsidR="00142031" w:rsidRDefault="00337042" w:rsidP="00142031">
      <w:pPr>
        <w:rPr>
          <w:b/>
          <w:bCs/>
          <w:sz w:val="44"/>
          <w:szCs w:val="44"/>
        </w:rPr>
      </w:pPr>
      <w:r>
        <w:rPr>
          <w:noProof/>
          <w:sz w:val="26"/>
          <w:szCs w:val="26"/>
        </w:rPr>
        <w:drawing>
          <wp:anchor distT="0" distB="0" distL="114300" distR="114300" simplePos="0" relativeHeight="251658240" behindDoc="1" locked="0" layoutInCell="1" allowOverlap="1" wp14:anchorId="6D6A072E" wp14:editId="3621E0E0">
            <wp:simplePos x="0" y="0"/>
            <wp:positionH relativeFrom="column">
              <wp:posOffset>5276215</wp:posOffset>
            </wp:positionH>
            <wp:positionV relativeFrom="paragraph">
              <wp:posOffset>412750</wp:posOffset>
            </wp:positionV>
            <wp:extent cx="979805" cy="1393825"/>
            <wp:effectExtent l="0" t="0" r="0" b="0"/>
            <wp:wrapTight wrapText="bothSides">
              <wp:wrapPolygon edited="0">
                <wp:start x="0" y="0"/>
                <wp:lineTo x="0" y="21256"/>
                <wp:lineTo x="20998" y="21256"/>
                <wp:lineTo x="20998" y="0"/>
                <wp:lineTo x="0" y="0"/>
              </wp:wrapPolygon>
            </wp:wrapTight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9805" cy="13938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75D80">
        <w:rPr>
          <w:b/>
          <w:bCs/>
          <w:noProof/>
          <w:sz w:val="44"/>
          <w:szCs w:val="44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2258D3EE" wp14:editId="30A7A7A9">
                <wp:simplePos x="0" y="0"/>
                <wp:positionH relativeFrom="column">
                  <wp:posOffset>5204460</wp:posOffset>
                </wp:positionH>
                <wp:positionV relativeFrom="paragraph">
                  <wp:posOffset>382905</wp:posOffset>
                </wp:positionV>
                <wp:extent cx="1112520" cy="1424940"/>
                <wp:effectExtent l="0" t="0" r="11430" b="22860"/>
                <wp:wrapNone/>
                <wp:docPr id="2" name="Fram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12520" cy="1424940"/>
                        </a:xfrm>
                        <a:prstGeom prst="frame">
                          <a:avLst>
                            <a:gd name="adj1" fmla="val 3596"/>
                          </a:avLst>
                        </a:prstGeom>
                        <a:ln w="6350"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39EF70" id="Frame 2" o:spid="_x0000_s1026" style="position:absolute;margin-left:409.8pt;margin-top:30.15pt;width:87.6pt;height:112.2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112520,142494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" path="m,l1112520,r,1424940l,1424940,,xm40006,40006r,1344928l1072514,1384934r,-1344928l40006,40006xe" fillcolor="#4472c4 [3204]" strokecolor="#1f3763 [1604]" strokeweight=".5pt">
                <v:stroke joinstyle="miter"/>
                <v:path arrowok="t" o:connecttype="custom" o:connectlocs="0,0;1112520,0;1112520,1424940;0,1424940;0,0;40006,40006;40006,1384934;1072514,1384934;1072514,40006;40006,40006" o:connectangles="0,0,0,0,0,0,0,0,0,0"/>
              </v:shape>
            </w:pict>
          </mc:Fallback>
        </mc:AlternateContent>
      </w:r>
    </w:p>
    <w:p w14:paraId="5F15D7D8" w14:textId="1216D75F" w:rsidR="008F39C1" w:rsidRPr="00D47951" w:rsidRDefault="008F39C1" w:rsidP="00142031">
      <w:pPr>
        <w:rPr>
          <w:b/>
          <w:bCs/>
          <w:sz w:val="40"/>
          <w:szCs w:val="40"/>
        </w:rPr>
      </w:pPr>
      <w:r w:rsidRPr="00D47951">
        <w:rPr>
          <w:b/>
          <w:bCs/>
          <w:sz w:val="40"/>
          <w:szCs w:val="40"/>
        </w:rPr>
        <w:t>Personal Information:</w:t>
      </w:r>
      <w:r w:rsidR="00337042" w:rsidRPr="00337042">
        <w:rPr>
          <w:noProof/>
          <w:sz w:val="26"/>
          <w:szCs w:val="26"/>
        </w:rPr>
        <w:t xml:space="preserve"> </w:t>
      </w:r>
    </w:p>
    <w:p w14:paraId="47D00F6D" w14:textId="6FB37CAB" w:rsidR="00142031" w:rsidRPr="008F39C1" w:rsidRDefault="00142031" w:rsidP="008F39C1">
      <w:pPr>
        <w:spacing w:after="0"/>
        <w:rPr>
          <w:sz w:val="26"/>
          <w:szCs w:val="26"/>
        </w:rPr>
      </w:pPr>
      <w:r w:rsidRPr="008F39C1">
        <w:rPr>
          <w:sz w:val="26"/>
          <w:szCs w:val="26"/>
        </w:rPr>
        <w:t>Full Name:</w:t>
      </w:r>
      <w:r w:rsidR="00337042">
        <w:rPr>
          <w:sz w:val="26"/>
          <w:szCs w:val="26"/>
        </w:rPr>
        <w:t xml:space="preserve"> Dr. Haidar Jalal Ismail</w:t>
      </w:r>
      <w:r w:rsidR="00337042">
        <w:rPr>
          <w:sz w:val="26"/>
          <w:szCs w:val="26"/>
        </w:rPr>
        <w:tab/>
      </w:r>
    </w:p>
    <w:p w14:paraId="01C50924" w14:textId="0810F992" w:rsidR="00142031" w:rsidRPr="008F39C1" w:rsidRDefault="00142031" w:rsidP="008F39C1">
      <w:pPr>
        <w:spacing w:after="0"/>
        <w:rPr>
          <w:sz w:val="26"/>
          <w:szCs w:val="26"/>
        </w:rPr>
      </w:pPr>
      <w:r w:rsidRPr="008F39C1">
        <w:rPr>
          <w:sz w:val="26"/>
          <w:szCs w:val="26"/>
        </w:rPr>
        <w:t>Academic Title:</w:t>
      </w:r>
      <w:r w:rsidR="00337042">
        <w:rPr>
          <w:sz w:val="26"/>
          <w:szCs w:val="26"/>
        </w:rPr>
        <w:t xml:space="preserve">  Assist. Prof.</w:t>
      </w:r>
    </w:p>
    <w:p w14:paraId="608D9FC0" w14:textId="3652DA12" w:rsidR="00142031" w:rsidRPr="008F39C1" w:rsidRDefault="00142031" w:rsidP="008F39C1">
      <w:pPr>
        <w:spacing w:after="0"/>
        <w:rPr>
          <w:sz w:val="26"/>
          <w:szCs w:val="26"/>
        </w:rPr>
      </w:pPr>
      <w:r w:rsidRPr="008F39C1">
        <w:rPr>
          <w:sz w:val="26"/>
          <w:szCs w:val="26"/>
        </w:rPr>
        <w:t xml:space="preserve">Email: </w:t>
      </w:r>
      <w:r w:rsidR="00337042">
        <w:rPr>
          <w:sz w:val="26"/>
          <w:szCs w:val="26"/>
        </w:rPr>
        <w:t>haidar.ismail@su.edu.krd</w:t>
      </w:r>
    </w:p>
    <w:p w14:paraId="03B22A1F" w14:textId="36DCFEEF" w:rsidR="00142031" w:rsidRDefault="00142031" w:rsidP="008F39C1">
      <w:pPr>
        <w:spacing w:after="0"/>
        <w:rPr>
          <w:sz w:val="26"/>
          <w:szCs w:val="26"/>
        </w:rPr>
      </w:pPr>
      <w:r w:rsidRPr="008F39C1">
        <w:rPr>
          <w:sz w:val="26"/>
          <w:szCs w:val="26"/>
        </w:rPr>
        <w:t>Mobile</w:t>
      </w:r>
      <w:r w:rsidR="008F39C1" w:rsidRPr="008F39C1">
        <w:rPr>
          <w:sz w:val="26"/>
          <w:szCs w:val="26"/>
        </w:rPr>
        <w:t>:</w:t>
      </w:r>
      <w:r w:rsidR="00337042">
        <w:rPr>
          <w:sz w:val="26"/>
          <w:szCs w:val="26"/>
        </w:rPr>
        <w:t xml:space="preserve"> +9647504531623</w:t>
      </w:r>
    </w:p>
    <w:p w14:paraId="69CECB8C" w14:textId="44CB5EDA" w:rsidR="008F39C1" w:rsidRDefault="008F39C1" w:rsidP="008F39C1">
      <w:pPr>
        <w:spacing w:after="0"/>
        <w:rPr>
          <w:sz w:val="26"/>
          <w:szCs w:val="26"/>
        </w:rPr>
      </w:pPr>
    </w:p>
    <w:p w14:paraId="4902B659" w14:textId="39AD904C" w:rsidR="009E0364" w:rsidRPr="00D47951" w:rsidRDefault="009E0364" w:rsidP="00D47951">
      <w:pPr>
        <w:rPr>
          <w:b/>
          <w:bCs/>
          <w:sz w:val="40"/>
          <w:szCs w:val="40"/>
        </w:rPr>
      </w:pPr>
      <w:r w:rsidRPr="00D47951">
        <w:rPr>
          <w:b/>
          <w:bCs/>
          <w:sz w:val="40"/>
          <w:szCs w:val="40"/>
        </w:rPr>
        <w:t>Education:</w:t>
      </w:r>
    </w:p>
    <w:p w14:paraId="00EEE920" w14:textId="77777777" w:rsidR="00337042" w:rsidRPr="00337042" w:rsidRDefault="00337042" w:rsidP="00337042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Ph.D. of Science (Biophysics), 2012</w:t>
      </w:r>
    </w:p>
    <w:p w14:paraId="68722E5D" w14:textId="7777777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Dept. of Pharmacology &amp; Biophysics, College of Medicine</w:t>
      </w:r>
    </w:p>
    <w:p w14:paraId="7F699966" w14:textId="7777777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  <w:proofErr w:type="spellStart"/>
      <w:r w:rsidRPr="00337042">
        <w:rPr>
          <w:sz w:val="26"/>
          <w:szCs w:val="26"/>
        </w:rPr>
        <w:t>Hawler</w:t>
      </w:r>
      <w:proofErr w:type="spellEnd"/>
      <w:r w:rsidRPr="00337042">
        <w:rPr>
          <w:sz w:val="26"/>
          <w:szCs w:val="26"/>
        </w:rPr>
        <w:t xml:space="preserve"> Medical University /</w:t>
      </w:r>
      <w:proofErr w:type="spellStart"/>
      <w:r w:rsidRPr="00337042">
        <w:rPr>
          <w:sz w:val="26"/>
          <w:szCs w:val="26"/>
        </w:rPr>
        <w:t>Hawler</w:t>
      </w:r>
      <w:proofErr w:type="spellEnd"/>
      <w:r w:rsidRPr="00337042">
        <w:rPr>
          <w:sz w:val="26"/>
          <w:szCs w:val="26"/>
        </w:rPr>
        <w:t>, Kurdistan Region, Iraq.</w:t>
      </w:r>
    </w:p>
    <w:p w14:paraId="112ECDC7" w14:textId="7777777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Thesis Title: ‘Analysis of Oncogenic Cell Receptors Status in Breast Cancer Images’</w:t>
      </w:r>
    </w:p>
    <w:p w14:paraId="4B98F82D" w14:textId="7777777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 xml:space="preserve">Thesis Supervisor: Asist. Prof. Dr. Salah Abu-Baker Ali, Asist. Prof. Dr. Sardar </w:t>
      </w:r>
      <w:proofErr w:type="spellStart"/>
      <w:r w:rsidRPr="00337042">
        <w:rPr>
          <w:sz w:val="26"/>
          <w:szCs w:val="26"/>
        </w:rPr>
        <w:t>Pirkhider</w:t>
      </w:r>
      <w:proofErr w:type="spellEnd"/>
      <w:r w:rsidRPr="00337042">
        <w:rPr>
          <w:sz w:val="26"/>
          <w:szCs w:val="26"/>
        </w:rPr>
        <w:t xml:space="preserve"> </w:t>
      </w:r>
      <w:proofErr w:type="spellStart"/>
      <w:r w:rsidRPr="00337042">
        <w:rPr>
          <w:sz w:val="26"/>
          <w:szCs w:val="26"/>
        </w:rPr>
        <w:t>Yaba</w:t>
      </w:r>
      <w:proofErr w:type="spellEnd"/>
      <w:r w:rsidRPr="00337042">
        <w:rPr>
          <w:sz w:val="26"/>
          <w:szCs w:val="26"/>
        </w:rPr>
        <w:t xml:space="preserve">                    </w:t>
      </w:r>
    </w:p>
    <w:p w14:paraId="4675A89E" w14:textId="7777777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</w:p>
    <w:p w14:paraId="2AD2A02C" w14:textId="77777777" w:rsidR="00337042" w:rsidRPr="00337042" w:rsidRDefault="00337042" w:rsidP="00337042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Master of Science (Physics), 2003</w:t>
      </w:r>
    </w:p>
    <w:p w14:paraId="6D578B9A" w14:textId="7777777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Dept. of Physics, College of Education</w:t>
      </w:r>
    </w:p>
    <w:p w14:paraId="5293880F" w14:textId="7777777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University of Salahaddin /</w:t>
      </w:r>
      <w:proofErr w:type="spellStart"/>
      <w:r w:rsidRPr="00337042">
        <w:rPr>
          <w:sz w:val="26"/>
          <w:szCs w:val="26"/>
        </w:rPr>
        <w:t>Hawler</w:t>
      </w:r>
      <w:proofErr w:type="spellEnd"/>
      <w:r w:rsidRPr="00337042">
        <w:rPr>
          <w:sz w:val="26"/>
          <w:szCs w:val="26"/>
        </w:rPr>
        <w:t>, Kurdistan Region, Iraq.</w:t>
      </w:r>
    </w:p>
    <w:p w14:paraId="00D77DB2" w14:textId="7777777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Thesis Title: ‘Supercurrent distribution in uniform and non-uniform Grain boundary Josephson junction and its use as a magnetometer’.</w:t>
      </w:r>
    </w:p>
    <w:p w14:paraId="65FDCBC3" w14:textId="479D504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 xml:space="preserve">Thesis Supervisor: </w:t>
      </w:r>
      <w:r w:rsidR="00000514">
        <w:rPr>
          <w:sz w:val="26"/>
          <w:szCs w:val="26"/>
        </w:rPr>
        <w:t>Assist</w:t>
      </w:r>
      <w:r w:rsidRPr="00337042">
        <w:rPr>
          <w:sz w:val="26"/>
          <w:szCs w:val="26"/>
        </w:rPr>
        <w:t>. Prof. Dr. Saeed O. Ibrahim</w:t>
      </w:r>
    </w:p>
    <w:p w14:paraId="547ED739" w14:textId="7777777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</w:p>
    <w:p w14:paraId="211393C7" w14:textId="4EB3E99F" w:rsidR="00337042" w:rsidRPr="00337042" w:rsidRDefault="00337042" w:rsidP="00337042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Bachelor of Science (Physics), 1993 – 1994.</w:t>
      </w:r>
    </w:p>
    <w:p w14:paraId="07190C9E" w14:textId="77777777" w:rsidR="00337042" w:rsidRPr="00337042" w:rsidRDefault="00337042" w:rsidP="00337042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Dept. of Physics, College of Education</w:t>
      </w:r>
    </w:p>
    <w:p w14:paraId="3578D680" w14:textId="6705BC46" w:rsidR="009E0364" w:rsidRDefault="00337042" w:rsidP="00337042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University of Salahaddin /</w:t>
      </w:r>
      <w:proofErr w:type="spellStart"/>
      <w:r w:rsidRPr="00337042">
        <w:rPr>
          <w:sz w:val="26"/>
          <w:szCs w:val="26"/>
        </w:rPr>
        <w:t>Hawler</w:t>
      </w:r>
      <w:proofErr w:type="spellEnd"/>
      <w:r w:rsidRPr="00337042">
        <w:rPr>
          <w:sz w:val="26"/>
          <w:szCs w:val="26"/>
        </w:rPr>
        <w:t>, Kurdistan Region, Iraq.</w:t>
      </w:r>
    </w:p>
    <w:p w14:paraId="52858641" w14:textId="77777777" w:rsidR="009E0364" w:rsidRDefault="009E0364" w:rsidP="008F39C1">
      <w:pPr>
        <w:spacing w:after="0"/>
        <w:rPr>
          <w:sz w:val="26"/>
          <w:szCs w:val="26"/>
        </w:rPr>
      </w:pPr>
    </w:p>
    <w:p w14:paraId="33EEC01E" w14:textId="48DE1454" w:rsidR="008F39C1" w:rsidRPr="00D47951" w:rsidRDefault="008F39C1" w:rsidP="00D47951">
      <w:pPr>
        <w:rPr>
          <w:b/>
          <w:bCs/>
          <w:sz w:val="40"/>
          <w:szCs w:val="40"/>
        </w:rPr>
      </w:pPr>
      <w:r w:rsidRPr="00D47951">
        <w:rPr>
          <w:b/>
          <w:bCs/>
          <w:sz w:val="40"/>
          <w:szCs w:val="40"/>
        </w:rPr>
        <w:t>E</w:t>
      </w:r>
      <w:r w:rsidR="009E0364" w:rsidRPr="00D47951">
        <w:rPr>
          <w:b/>
          <w:bCs/>
          <w:sz w:val="40"/>
          <w:szCs w:val="40"/>
        </w:rPr>
        <w:t>mployment</w:t>
      </w:r>
      <w:r w:rsidRPr="00D47951">
        <w:rPr>
          <w:b/>
          <w:bCs/>
          <w:sz w:val="40"/>
          <w:szCs w:val="40"/>
        </w:rPr>
        <w:t>:</w:t>
      </w:r>
    </w:p>
    <w:p w14:paraId="25D32BD6" w14:textId="77777777" w:rsidR="004A48F2" w:rsidRPr="004A48F2" w:rsidRDefault="004A48F2" w:rsidP="004A48F2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>14/12/1994 -1/6/2000</w:t>
      </w:r>
    </w:p>
    <w:p w14:paraId="31456BC9" w14:textId="77777777" w:rsidR="004A48F2" w:rsidRPr="004A48F2" w:rsidRDefault="004A48F2" w:rsidP="004A48F2">
      <w:pPr>
        <w:pStyle w:val="ListParagraph"/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>Demonstrator, Dept. of Physics, College of Education,</w:t>
      </w:r>
    </w:p>
    <w:p w14:paraId="4F44DCF4" w14:textId="11094C7E" w:rsidR="004A48F2" w:rsidRDefault="004A48F2" w:rsidP="004A48F2">
      <w:pPr>
        <w:pStyle w:val="ListParagraph"/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 xml:space="preserve">University of Salahaddin / </w:t>
      </w:r>
      <w:proofErr w:type="spellStart"/>
      <w:r w:rsidRPr="004A48F2">
        <w:rPr>
          <w:sz w:val="26"/>
          <w:szCs w:val="26"/>
        </w:rPr>
        <w:t>Hawler</w:t>
      </w:r>
      <w:proofErr w:type="spellEnd"/>
      <w:r w:rsidRPr="004A48F2">
        <w:rPr>
          <w:sz w:val="26"/>
          <w:szCs w:val="26"/>
        </w:rPr>
        <w:t>, Kurdistan Region, Iraq.</w:t>
      </w:r>
    </w:p>
    <w:p w14:paraId="1FDD5BCD" w14:textId="77777777" w:rsidR="004A48F2" w:rsidRPr="004A48F2" w:rsidRDefault="004A48F2" w:rsidP="004A48F2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lastRenderedPageBreak/>
        <w:t>6/4/2003 -3/5/2007</w:t>
      </w:r>
    </w:p>
    <w:p w14:paraId="0A17952D" w14:textId="77777777" w:rsidR="004A48F2" w:rsidRPr="004A48F2" w:rsidRDefault="004A48F2" w:rsidP="004A48F2">
      <w:pPr>
        <w:pStyle w:val="ListParagraph"/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>Assistance lecturer, Dept. of Physics, College of Education,</w:t>
      </w:r>
    </w:p>
    <w:p w14:paraId="45C2A0AF" w14:textId="77777777" w:rsidR="004A48F2" w:rsidRPr="004A48F2" w:rsidRDefault="004A48F2" w:rsidP="004A48F2">
      <w:pPr>
        <w:pStyle w:val="ListParagraph"/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 xml:space="preserve">University of Salahaddin / </w:t>
      </w:r>
      <w:proofErr w:type="spellStart"/>
      <w:r w:rsidRPr="004A48F2">
        <w:rPr>
          <w:sz w:val="26"/>
          <w:szCs w:val="26"/>
        </w:rPr>
        <w:t>Hawler</w:t>
      </w:r>
      <w:proofErr w:type="spellEnd"/>
      <w:r w:rsidRPr="004A48F2">
        <w:rPr>
          <w:sz w:val="26"/>
          <w:szCs w:val="26"/>
        </w:rPr>
        <w:t>, Kurdistan Region, Iraq.</w:t>
      </w:r>
    </w:p>
    <w:p w14:paraId="569B4266" w14:textId="2DF72FD1" w:rsidR="004A48F2" w:rsidRPr="004A48F2" w:rsidRDefault="004A48F2" w:rsidP="004A48F2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>4/4/2007-26/11/2017</w:t>
      </w:r>
    </w:p>
    <w:p w14:paraId="1D4F2151" w14:textId="77777777" w:rsidR="004A48F2" w:rsidRPr="004A48F2" w:rsidRDefault="004A48F2" w:rsidP="004A48F2">
      <w:pPr>
        <w:pStyle w:val="ListParagraph"/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 xml:space="preserve">Lecturer, Dept. of Physics, College of Education </w:t>
      </w:r>
    </w:p>
    <w:p w14:paraId="7FBDE73B" w14:textId="77777777" w:rsidR="004A48F2" w:rsidRPr="004A48F2" w:rsidRDefault="004A48F2" w:rsidP="004A48F2">
      <w:pPr>
        <w:pStyle w:val="ListParagraph"/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>University of Salahaddin /</w:t>
      </w:r>
      <w:proofErr w:type="spellStart"/>
      <w:r w:rsidRPr="004A48F2">
        <w:rPr>
          <w:sz w:val="26"/>
          <w:szCs w:val="26"/>
        </w:rPr>
        <w:t>Hawler</w:t>
      </w:r>
      <w:proofErr w:type="spellEnd"/>
      <w:r w:rsidRPr="004A48F2">
        <w:rPr>
          <w:sz w:val="26"/>
          <w:szCs w:val="26"/>
        </w:rPr>
        <w:t>, Kurdistan Region, Iraq.</w:t>
      </w:r>
    </w:p>
    <w:p w14:paraId="335CB53A" w14:textId="1218B3C4" w:rsidR="004A48F2" w:rsidRPr="004A48F2" w:rsidRDefault="004A48F2" w:rsidP="004A48F2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>27/11/2017-present</w:t>
      </w:r>
    </w:p>
    <w:p w14:paraId="06A1300A" w14:textId="7EF23086" w:rsidR="004A48F2" w:rsidRPr="004A48F2" w:rsidRDefault="004A48F2" w:rsidP="004A48F2">
      <w:pPr>
        <w:pStyle w:val="ListParagraph"/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 xml:space="preserve">Assist. Prof., Dept. of Physics, College of Education </w:t>
      </w:r>
    </w:p>
    <w:p w14:paraId="027DAE8F" w14:textId="70BCAB6C" w:rsidR="009E0364" w:rsidRDefault="004A48F2" w:rsidP="004A48F2">
      <w:pPr>
        <w:pStyle w:val="ListParagraph"/>
        <w:spacing w:after="0"/>
        <w:rPr>
          <w:sz w:val="26"/>
          <w:szCs w:val="26"/>
        </w:rPr>
      </w:pPr>
      <w:r w:rsidRPr="004A48F2">
        <w:rPr>
          <w:sz w:val="26"/>
          <w:szCs w:val="26"/>
        </w:rPr>
        <w:t>University of Salahaddin /</w:t>
      </w:r>
      <w:proofErr w:type="spellStart"/>
      <w:r w:rsidRPr="004A48F2">
        <w:rPr>
          <w:sz w:val="26"/>
          <w:szCs w:val="26"/>
        </w:rPr>
        <w:t>Hawler</w:t>
      </w:r>
      <w:proofErr w:type="spellEnd"/>
      <w:r w:rsidRPr="004A48F2">
        <w:rPr>
          <w:sz w:val="26"/>
          <w:szCs w:val="26"/>
        </w:rPr>
        <w:t>, Kurdistan Region, Iraq.</w:t>
      </w:r>
    </w:p>
    <w:p w14:paraId="5C440044" w14:textId="2D9A920F" w:rsidR="008F39C1" w:rsidRDefault="008F39C1" w:rsidP="00137F85">
      <w:pPr>
        <w:spacing w:after="0"/>
        <w:rPr>
          <w:sz w:val="26"/>
          <w:szCs w:val="26"/>
        </w:rPr>
      </w:pPr>
    </w:p>
    <w:p w14:paraId="1AF44964" w14:textId="67E4C161" w:rsidR="00C36DAD" w:rsidRPr="00D47951" w:rsidRDefault="00875D80" w:rsidP="00D47951">
      <w:pPr>
        <w:rPr>
          <w:b/>
          <w:bCs/>
          <w:sz w:val="40"/>
          <w:szCs w:val="40"/>
        </w:rPr>
      </w:pPr>
      <w:r w:rsidRPr="00D47951">
        <w:rPr>
          <w:b/>
          <w:bCs/>
          <w:sz w:val="40"/>
          <w:szCs w:val="40"/>
        </w:rPr>
        <w:t xml:space="preserve">Qualifications </w:t>
      </w:r>
    </w:p>
    <w:p w14:paraId="28B034CE" w14:textId="2D8069F2" w:rsidR="00C36DAD" w:rsidRDefault="00C36DAD" w:rsidP="00C36DAD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C36DAD">
        <w:rPr>
          <w:sz w:val="26"/>
          <w:szCs w:val="26"/>
        </w:rPr>
        <w:t>Teaching qualifications</w:t>
      </w:r>
      <w:r w:rsidR="009A3DDA">
        <w:rPr>
          <w:sz w:val="26"/>
          <w:szCs w:val="26"/>
        </w:rPr>
        <w:t>:</w:t>
      </w:r>
    </w:p>
    <w:p w14:paraId="52BEA358" w14:textId="77777777" w:rsidR="00FF0938" w:rsidRPr="00337042" w:rsidRDefault="00FF0938" w:rsidP="00FF0938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Ph.D. of Science (Biophysics), 2012</w:t>
      </w:r>
    </w:p>
    <w:p w14:paraId="2AEC725D" w14:textId="77777777" w:rsidR="00FF0938" w:rsidRPr="00337042" w:rsidRDefault="00FF0938" w:rsidP="00FF0938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Master of Science (Physics), 2003</w:t>
      </w:r>
    </w:p>
    <w:p w14:paraId="722E6378" w14:textId="77777777" w:rsidR="00FF0938" w:rsidRPr="00337042" w:rsidRDefault="00FF0938" w:rsidP="00FF0938">
      <w:pPr>
        <w:pStyle w:val="ListParagraph"/>
        <w:spacing w:after="0"/>
        <w:rPr>
          <w:sz w:val="26"/>
          <w:szCs w:val="26"/>
        </w:rPr>
      </w:pPr>
      <w:r w:rsidRPr="00337042">
        <w:rPr>
          <w:sz w:val="26"/>
          <w:szCs w:val="26"/>
        </w:rPr>
        <w:t>Bachelor of Science (Physics), 1993 – 1994.</w:t>
      </w:r>
    </w:p>
    <w:p w14:paraId="0AE69483" w14:textId="326D4574" w:rsidR="00C36DAD" w:rsidRDefault="00C36DAD" w:rsidP="00C36DAD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C36DAD">
        <w:rPr>
          <w:sz w:val="26"/>
          <w:szCs w:val="26"/>
        </w:rPr>
        <w:t>IT qualifications</w:t>
      </w:r>
      <w:r w:rsidR="009A3DDA">
        <w:rPr>
          <w:sz w:val="26"/>
          <w:szCs w:val="26"/>
        </w:rPr>
        <w:t>:</w:t>
      </w:r>
    </w:p>
    <w:p w14:paraId="52340237" w14:textId="746B4880" w:rsidR="00FF0938" w:rsidRPr="00C36DAD" w:rsidRDefault="009A3DDA" w:rsidP="009A3DDA">
      <w:pPr>
        <w:pStyle w:val="ListParagraph"/>
        <w:spacing w:after="0"/>
        <w:rPr>
          <w:sz w:val="26"/>
          <w:szCs w:val="26"/>
        </w:rPr>
      </w:pPr>
      <w:r>
        <w:rPr>
          <w:sz w:val="26"/>
          <w:szCs w:val="26"/>
        </w:rPr>
        <w:t xml:space="preserve">ICDL, </w:t>
      </w:r>
      <w:r w:rsidR="00000514">
        <w:rPr>
          <w:sz w:val="26"/>
          <w:szCs w:val="26"/>
        </w:rPr>
        <w:t>Programming</w:t>
      </w:r>
      <w:r w:rsidR="00240EBC">
        <w:rPr>
          <w:sz w:val="26"/>
          <w:szCs w:val="26"/>
        </w:rPr>
        <w:t xml:space="preserve"> (MATLAB</w:t>
      </w:r>
      <w:r>
        <w:rPr>
          <w:sz w:val="26"/>
          <w:szCs w:val="26"/>
        </w:rPr>
        <w:t>, Mathcad, Basic, Python), A</w:t>
      </w:r>
      <w:r w:rsidRPr="009A3DDA">
        <w:rPr>
          <w:sz w:val="26"/>
          <w:szCs w:val="26"/>
        </w:rPr>
        <w:t xml:space="preserve">rtificial </w:t>
      </w:r>
      <w:r w:rsidR="00240EBC">
        <w:rPr>
          <w:sz w:val="26"/>
          <w:szCs w:val="26"/>
        </w:rPr>
        <w:t>I</w:t>
      </w:r>
      <w:r w:rsidR="00240EBC" w:rsidRPr="009A3DDA">
        <w:rPr>
          <w:sz w:val="26"/>
          <w:szCs w:val="26"/>
        </w:rPr>
        <w:t>ntelligence</w:t>
      </w:r>
      <w:r w:rsidR="00240EBC">
        <w:rPr>
          <w:sz w:val="26"/>
          <w:szCs w:val="26"/>
        </w:rPr>
        <w:t xml:space="preserve"> (</w:t>
      </w:r>
      <w:r>
        <w:rPr>
          <w:sz w:val="26"/>
          <w:szCs w:val="26"/>
        </w:rPr>
        <w:t xml:space="preserve">AI), </w:t>
      </w:r>
      <w:r w:rsidR="00240EBC">
        <w:rPr>
          <w:sz w:val="26"/>
          <w:szCs w:val="26"/>
        </w:rPr>
        <w:t>Statistics (</w:t>
      </w:r>
      <w:r>
        <w:rPr>
          <w:sz w:val="26"/>
          <w:szCs w:val="26"/>
        </w:rPr>
        <w:t>SPSS, Origin)</w:t>
      </w:r>
    </w:p>
    <w:p w14:paraId="66F8703B" w14:textId="77777777" w:rsidR="00C36DAD" w:rsidRPr="00C36DAD" w:rsidRDefault="00C36DAD" w:rsidP="00C36DAD">
      <w:pPr>
        <w:pStyle w:val="ListParagraph"/>
        <w:spacing w:after="0"/>
        <w:rPr>
          <w:sz w:val="26"/>
          <w:szCs w:val="26"/>
        </w:rPr>
      </w:pPr>
    </w:p>
    <w:p w14:paraId="54FAA072" w14:textId="2F3C6AEC" w:rsidR="00FB2CD6" w:rsidRPr="00D47951" w:rsidRDefault="00FB2CD6" w:rsidP="00D47951">
      <w:pPr>
        <w:rPr>
          <w:b/>
          <w:bCs/>
          <w:sz w:val="40"/>
          <w:szCs w:val="40"/>
        </w:rPr>
      </w:pPr>
      <w:r w:rsidRPr="00D47951">
        <w:rPr>
          <w:b/>
          <w:bCs/>
          <w:sz w:val="40"/>
          <w:szCs w:val="40"/>
        </w:rPr>
        <w:t>Teaching experience:</w:t>
      </w:r>
    </w:p>
    <w:p w14:paraId="52FA60D0" w14:textId="03BCEEA9" w:rsidR="00005ADA" w:rsidRDefault="00005ADA" w:rsidP="0048402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/>
          <w:sz w:val="28"/>
          <w:szCs w:val="28"/>
          <w:lang w:eastAsia="nl-NL"/>
        </w:rPr>
      </w:pPr>
      <w:r>
        <w:rPr>
          <w:rFonts w:ascii="Times New Roman" w:eastAsia="Times New Roman" w:hAnsi="Times New Roman"/>
          <w:sz w:val="28"/>
          <w:szCs w:val="28"/>
          <w:lang w:eastAsia="nl-NL"/>
        </w:rPr>
        <w:t>Circuit Analysis (2</w:t>
      </w:r>
      <w:r w:rsidRPr="006B5E66">
        <w:rPr>
          <w:rFonts w:ascii="Times New Roman" w:eastAsia="Times New Roman" w:hAnsi="Times New Roman"/>
          <w:sz w:val="28"/>
          <w:szCs w:val="28"/>
          <w:vertAlign w:val="superscript"/>
          <w:lang w:eastAsia="nl-NL"/>
        </w:rPr>
        <w:t>nd</w:t>
      </w:r>
      <w:r>
        <w:rPr>
          <w:rFonts w:ascii="Times New Roman" w:eastAsia="Times New Roman" w:hAnsi="Times New Roman"/>
          <w:sz w:val="28"/>
          <w:szCs w:val="28"/>
          <w:lang w:eastAsia="nl-NL"/>
        </w:rPr>
        <w:t xml:space="preserve"> year), </w:t>
      </w:r>
      <w:r w:rsidR="00000514">
        <w:rPr>
          <w:rFonts w:ascii="Times New Roman" w:eastAsia="Times New Roman" w:hAnsi="Times New Roman"/>
          <w:sz w:val="28"/>
          <w:szCs w:val="28"/>
          <w:lang w:eastAsia="nl-NL"/>
        </w:rPr>
        <w:t>Programming</w:t>
      </w:r>
      <w:r w:rsidR="00240EBC">
        <w:rPr>
          <w:rFonts w:ascii="Times New Roman" w:eastAsia="Times New Roman" w:hAnsi="Times New Roman"/>
          <w:sz w:val="28"/>
          <w:szCs w:val="28"/>
          <w:lang w:eastAsia="nl-NL"/>
        </w:rPr>
        <w:t xml:space="preserve"> (MATLAB</w:t>
      </w:r>
      <w:r>
        <w:rPr>
          <w:rFonts w:ascii="Times New Roman" w:eastAsia="Times New Roman" w:hAnsi="Times New Roman"/>
          <w:sz w:val="28"/>
          <w:szCs w:val="28"/>
          <w:lang w:eastAsia="nl-NL"/>
        </w:rPr>
        <w:t>,</w:t>
      </w:r>
      <w:r w:rsidRPr="005741F7"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  <w:r>
        <w:rPr>
          <w:rFonts w:ascii="Times New Roman" w:hAnsi="Times New Roman" w:cs="Times New Roman"/>
          <w:color w:val="000000"/>
          <w:sz w:val="28"/>
          <w:szCs w:val="28"/>
        </w:rPr>
        <w:t>2</w:t>
      </w:r>
      <w:r w:rsidRPr="009476BC">
        <w:rPr>
          <w:rFonts w:ascii="Times New Roman" w:hAnsi="Times New Roman" w:cs="Times New Roman"/>
          <w:color w:val="000000"/>
          <w:sz w:val="28"/>
          <w:szCs w:val="28"/>
          <w:vertAlign w:val="superscript"/>
        </w:rPr>
        <w:t>nd</w:t>
      </w:r>
      <w:r>
        <w:rPr>
          <w:rFonts w:ascii="Times New Roman" w:hAnsi="Times New Roman" w:cs="Times New Roman"/>
          <w:color w:val="000000"/>
          <w:sz w:val="28"/>
          <w:szCs w:val="28"/>
        </w:rPr>
        <w:t xml:space="preserve"> year), </w:t>
      </w:r>
      <w:r>
        <w:rPr>
          <w:rFonts w:ascii="Times New Roman" w:eastAsia="Times New Roman" w:hAnsi="Times New Roman"/>
          <w:sz w:val="28"/>
          <w:szCs w:val="28"/>
          <w:lang w:eastAsia="nl-NL"/>
        </w:rPr>
        <w:t xml:space="preserve">Research </w:t>
      </w:r>
      <w:r w:rsidR="00000514">
        <w:rPr>
          <w:rFonts w:ascii="Times New Roman" w:eastAsia="Times New Roman" w:hAnsi="Times New Roman"/>
          <w:sz w:val="28"/>
          <w:szCs w:val="28"/>
          <w:lang w:eastAsia="nl-NL"/>
        </w:rPr>
        <w:t>Methods</w:t>
      </w:r>
      <w:r w:rsidR="00240EBC">
        <w:rPr>
          <w:rFonts w:ascii="Times New Roman" w:eastAsia="Times New Roman" w:hAnsi="Times New Roman"/>
          <w:sz w:val="28"/>
          <w:szCs w:val="28"/>
          <w:lang w:eastAsia="nl-NL"/>
        </w:rPr>
        <w:t xml:space="preserve"> (</w:t>
      </w:r>
      <w:r>
        <w:rPr>
          <w:rFonts w:ascii="Times New Roman" w:eastAsia="Times New Roman" w:hAnsi="Times New Roman"/>
          <w:sz w:val="28"/>
          <w:szCs w:val="28"/>
          <w:lang w:eastAsia="nl-NL"/>
        </w:rPr>
        <w:t>4</w:t>
      </w:r>
      <w:r w:rsidRPr="006B5E66">
        <w:rPr>
          <w:rFonts w:ascii="Times New Roman" w:eastAsia="Times New Roman" w:hAnsi="Times New Roman"/>
          <w:sz w:val="28"/>
          <w:szCs w:val="28"/>
          <w:vertAlign w:val="superscript"/>
          <w:lang w:eastAsia="nl-NL"/>
        </w:rPr>
        <w:t>th</w:t>
      </w:r>
      <w:r>
        <w:rPr>
          <w:rFonts w:ascii="Times New Roman" w:eastAsia="Times New Roman" w:hAnsi="Times New Roman"/>
          <w:sz w:val="28"/>
          <w:szCs w:val="28"/>
          <w:lang w:eastAsia="nl-NL"/>
        </w:rPr>
        <w:t xml:space="preserve"> year). Medical Imaging (4</w:t>
      </w:r>
      <w:r w:rsidRPr="006B5E66">
        <w:rPr>
          <w:rFonts w:ascii="Times New Roman" w:eastAsia="Times New Roman" w:hAnsi="Times New Roman"/>
          <w:sz w:val="28"/>
          <w:szCs w:val="28"/>
          <w:vertAlign w:val="superscript"/>
          <w:lang w:eastAsia="nl-NL"/>
        </w:rPr>
        <w:t>th</w:t>
      </w:r>
      <w:r>
        <w:rPr>
          <w:rFonts w:ascii="Times New Roman" w:eastAsia="Times New Roman" w:hAnsi="Times New Roman"/>
          <w:sz w:val="28"/>
          <w:szCs w:val="28"/>
          <w:lang w:eastAsia="nl-NL"/>
        </w:rPr>
        <w:t xml:space="preserve"> year, Science college)</w:t>
      </w:r>
      <w:r w:rsidR="00771D91">
        <w:rPr>
          <w:rFonts w:ascii="Times New Roman" w:eastAsia="Times New Roman" w:hAnsi="Times New Roman"/>
          <w:sz w:val="28"/>
          <w:szCs w:val="28"/>
          <w:lang w:eastAsia="nl-NL"/>
        </w:rPr>
        <w:t xml:space="preserve">, </w:t>
      </w:r>
      <w:r w:rsidR="00771D91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</w:rPr>
        <w:t>Fluid Dynamic (2</w:t>
      </w:r>
      <w:r w:rsidR="00771D91" w:rsidRPr="004E0B44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  <w:vertAlign w:val="superscript"/>
        </w:rPr>
        <w:t>nd</w:t>
      </w:r>
      <w:r w:rsidR="00771D91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</w:rPr>
        <w:t xml:space="preserve"> stage), </w:t>
      </w:r>
      <w:r w:rsidR="00240EBC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</w:rPr>
        <w:t>Thermodynamic (</w:t>
      </w:r>
      <w:r w:rsidR="00771D91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</w:rPr>
        <w:t>2</w:t>
      </w:r>
      <w:r w:rsidR="00771D91" w:rsidRPr="004E0B44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  <w:vertAlign w:val="superscript"/>
        </w:rPr>
        <w:t>nd</w:t>
      </w:r>
      <w:r w:rsidR="00771D91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</w:rPr>
        <w:t xml:space="preserve"> stage)</w:t>
      </w:r>
      <w:r w:rsidR="008A33DD">
        <w:rPr>
          <w:rFonts w:ascii="Times New Roman" w:eastAsia="Times New Roman" w:hAnsi="Times New Roman"/>
          <w:sz w:val="28"/>
          <w:szCs w:val="28"/>
          <w:lang w:eastAsia="nl-NL"/>
        </w:rPr>
        <w:t>,</w:t>
      </w:r>
      <w:r w:rsidR="008A33DD" w:rsidRPr="000A5F2C">
        <w:t xml:space="preserve"> </w:t>
      </w:r>
      <w:r w:rsidR="008A33DD" w:rsidRPr="000A5F2C">
        <w:rPr>
          <w:rFonts w:ascii="Times New Roman" w:eastAsia="Times New Roman" w:hAnsi="Times New Roman"/>
          <w:sz w:val="28"/>
          <w:szCs w:val="28"/>
          <w:lang w:eastAsia="nl-NL"/>
        </w:rPr>
        <w:t xml:space="preserve">Digital Image Processing </w:t>
      </w:r>
      <w:r w:rsidR="008A33DD">
        <w:rPr>
          <w:rFonts w:ascii="Times New Roman" w:eastAsia="Times New Roman" w:hAnsi="Times New Roman"/>
          <w:sz w:val="28"/>
          <w:szCs w:val="28"/>
          <w:lang w:eastAsia="nl-NL"/>
        </w:rPr>
        <w:t>(3</w:t>
      </w:r>
      <w:r w:rsidR="008A33DD" w:rsidRPr="000A5F2C">
        <w:rPr>
          <w:rFonts w:ascii="Times New Roman" w:eastAsia="Times New Roman" w:hAnsi="Times New Roman"/>
          <w:sz w:val="28"/>
          <w:szCs w:val="28"/>
          <w:vertAlign w:val="superscript"/>
          <w:lang w:eastAsia="nl-NL"/>
        </w:rPr>
        <w:t>rd</w:t>
      </w:r>
      <w:r w:rsidR="008A33DD">
        <w:rPr>
          <w:rFonts w:ascii="Times New Roman" w:eastAsia="Times New Roman" w:hAnsi="Times New Roman"/>
          <w:sz w:val="28"/>
          <w:szCs w:val="28"/>
          <w:lang w:eastAsia="nl-NL"/>
        </w:rPr>
        <w:t xml:space="preserve"> </w:t>
      </w:r>
      <w:r w:rsidR="008A33DD" w:rsidRPr="000A5F2C">
        <w:rPr>
          <w:rFonts w:ascii="Times New Roman" w:eastAsia="Times New Roman" w:hAnsi="Times New Roman"/>
          <w:sz w:val="28"/>
          <w:szCs w:val="28"/>
          <w:lang w:eastAsia="nl-NL"/>
        </w:rPr>
        <w:t>Surveying and Geomatics Engineering</w:t>
      </w:r>
      <w:r w:rsidR="008A33DD">
        <w:rPr>
          <w:rFonts w:ascii="Times New Roman" w:eastAsia="Times New Roman" w:hAnsi="Times New Roman"/>
          <w:sz w:val="28"/>
          <w:szCs w:val="28"/>
          <w:lang w:eastAsia="nl-NL"/>
        </w:rPr>
        <w:t xml:space="preserve"> dept./</w:t>
      </w:r>
      <w:r w:rsidR="008A33DD" w:rsidRPr="000A5F2C">
        <w:rPr>
          <w:rFonts w:ascii="Times New Roman" w:eastAsia="Times New Roman" w:hAnsi="Times New Roman"/>
          <w:sz w:val="28"/>
          <w:szCs w:val="28"/>
          <w:lang w:eastAsia="nl-NL"/>
        </w:rPr>
        <w:t>Faculty of Engineering</w:t>
      </w:r>
      <w:r w:rsidR="008A33DD">
        <w:rPr>
          <w:rFonts w:ascii="Times New Roman" w:eastAsia="Times New Roman" w:hAnsi="Times New Roman"/>
          <w:sz w:val="28"/>
          <w:szCs w:val="28"/>
          <w:lang w:eastAsia="nl-NL"/>
        </w:rPr>
        <w:t>/</w:t>
      </w:r>
      <w:r w:rsidR="008A33DD" w:rsidRPr="000A5F2C">
        <w:rPr>
          <w:rFonts w:ascii="Times New Roman" w:eastAsia="Times New Roman" w:hAnsi="Times New Roman"/>
          <w:sz w:val="28"/>
          <w:szCs w:val="28"/>
          <w:lang w:eastAsia="nl-NL"/>
        </w:rPr>
        <w:t>Tishk International University</w:t>
      </w:r>
      <w:r w:rsidR="008A33DD">
        <w:rPr>
          <w:rFonts w:ascii="Times New Roman" w:eastAsia="Times New Roman" w:hAnsi="Times New Roman"/>
          <w:sz w:val="28"/>
          <w:szCs w:val="28"/>
          <w:lang w:eastAsia="nl-NL"/>
        </w:rPr>
        <w:t>)</w:t>
      </w:r>
      <w:r w:rsidR="008A33DD">
        <w:rPr>
          <w:rFonts w:ascii="Times New Roman" w:eastAsia="Times New Roman" w:hAnsi="Times New Roman"/>
          <w:sz w:val="28"/>
          <w:szCs w:val="28"/>
          <w:lang w:eastAsia="nl-NL"/>
        </w:rPr>
        <w:t>.</w:t>
      </w:r>
    </w:p>
    <w:p w14:paraId="33E1AF76" w14:textId="696FC26C" w:rsidR="00005ADA" w:rsidRPr="00005ADA" w:rsidRDefault="00005ADA" w:rsidP="00005ADA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/>
          <w:sz w:val="28"/>
          <w:szCs w:val="28"/>
          <w:lang w:eastAsia="nl-NL"/>
        </w:rPr>
      </w:pPr>
      <w:r>
        <w:rPr>
          <w:rFonts w:ascii="Times New Roman" w:eastAsia="Times New Roman" w:hAnsi="Times New Roman"/>
          <w:sz w:val="28"/>
          <w:szCs w:val="28"/>
          <w:lang w:eastAsia="nl-NL"/>
        </w:rPr>
        <w:t>Medical Image processing (MSc, P</w:t>
      </w:r>
      <w:r w:rsidR="00A7388B">
        <w:rPr>
          <w:rFonts w:ascii="Times New Roman" w:eastAsia="Times New Roman" w:hAnsi="Times New Roman"/>
          <w:sz w:val="28"/>
          <w:szCs w:val="28"/>
          <w:lang w:eastAsia="nl-NL"/>
        </w:rPr>
        <w:t>h</w:t>
      </w:r>
      <w:r>
        <w:rPr>
          <w:rFonts w:ascii="Times New Roman" w:eastAsia="Times New Roman" w:hAnsi="Times New Roman"/>
          <w:sz w:val="28"/>
          <w:szCs w:val="28"/>
          <w:lang w:eastAsia="nl-NL"/>
        </w:rPr>
        <w:t>D)</w:t>
      </w:r>
      <w:r w:rsidR="000A5F2C">
        <w:rPr>
          <w:rFonts w:ascii="Times New Roman" w:eastAsia="Times New Roman" w:hAnsi="Times New Roman"/>
          <w:sz w:val="28"/>
          <w:szCs w:val="28"/>
          <w:lang w:eastAsia="nl-NL"/>
        </w:rPr>
        <w:t xml:space="preserve">, </w:t>
      </w:r>
      <w:r>
        <w:rPr>
          <w:rFonts w:ascii="Times New Roman" w:eastAsia="Times New Roman" w:hAnsi="Times New Roman"/>
          <w:sz w:val="28"/>
          <w:szCs w:val="28"/>
          <w:lang w:eastAsia="nl-NL"/>
        </w:rPr>
        <w:t xml:space="preserve">Research methods and </w:t>
      </w:r>
      <w:r w:rsidR="00240EBC">
        <w:rPr>
          <w:rFonts w:ascii="Times New Roman" w:eastAsia="Times New Roman" w:hAnsi="Times New Roman"/>
          <w:sz w:val="28"/>
          <w:szCs w:val="28"/>
          <w:lang w:eastAsia="nl-NL"/>
        </w:rPr>
        <w:t>Writing (</w:t>
      </w:r>
      <w:r>
        <w:rPr>
          <w:rFonts w:ascii="Times New Roman" w:eastAsia="Times New Roman" w:hAnsi="Times New Roman"/>
          <w:sz w:val="28"/>
          <w:szCs w:val="28"/>
          <w:lang w:eastAsia="nl-NL"/>
        </w:rPr>
        <w:t>MSc),</w:t>
      </w:r>
      <w:r w:rsidRPr="00005ADA">
        <w:rPr>
          <w:rFonts w:ascii="Times New Roman" w:eastAsia="Times New Roman" w:hAnsi="Times New Roman"/>
          <w:sz w:val="28"/>
          <w:szCs w:val="28"/>
          <w:lang w:eastAsia="nl-NL"/>
        </w:rPr>
        <w:t xml:space="preserve"> </w:t>
      </w:r>
      <w:r w:rsidR="00000514">
        <w:rPr>
          <w:rFonts w:ascii="Times New Roman" w:eastAsia="Times New Roman" w:hAnsi="Times New Roman"/>
          <w:sz w:val="28"/>
          <w:szCs w:val="28"/>
          <w:lang w:eastAsia="nl-NL"/>
        </w:rPr>
        <w:t>Programming</w:t>
      </w:r>
      <w:r w:rsidR="00240EBC">
        <w:rPr>
          <w:rFonts w:ascii="Times New Roman" w:eastAsia="Times New Roman" w:hAnsi="Times New Roman"/>
          <w:sz w:val="28"/>
          <w:szCs w:val="28"/>
          <w:lang w:eastAsia="nl-NL"/>
        </w:rPr>
        <w:t xml:space="preserve"> (MATLAB</w:t>
      </w:r>
      <w:r>
        <w:rPr>
          <w:rFonts w:ascii="Times New Roman" w:eastAsia="Times New Roman" w:hAnsi="Times New Roman"/>
          <w:sz w:val="28"/>
          <w:szCs w:val="28"/>
          <w:lang w:eastAsia="nl-NL"/>
        </w:rPr>
        <w:t>,</w:t>
      </w:r>
      <w:r w:rsidRPr="005741F7"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  <w:r>
        <w:rPr>
          <w:rFonts w:ascii="Times New Roman" w:hAnsi="Times New Roman" w:cs="Times New Roman"/>
          <w:color w:val="000000"/>
          <w:sz w:val="28"/>
          <w:szCs w:val="28"/>
        </w:rPr>
        <w:t>MSC, P</w:t>
      </w:r>
      <w:r w:rsidR="00297F61">
        <w:rPr>
          <w:rFonts w:ascii="Times New Roman" w:hAnsi="Times New Roman" w:cs="Times New Roman"/>
          <w:color w:val="000000"/>
          <w:sz w:val="28"/>
          <w:szCs w:val="28"/>
        </w:rPr>
        <w:t>h</w:t>
      </w:r>
      <w:r>
        <w:rPr>
          <w:rFonts w:ascii="Times New Roman" w:hAnsi="Times New Roman" w:cs="Times New Roman"/>
          <w:color w:val="000000"/>
          <w:sz w:val="28"/>
          <w:szCs w:val="28"/>
        </w:rPr>
        <w:t>D)</w:t>
      </w:r>
      <w:r w:rsidR="00771D91">
        <w:rPr>
          <w:rFonts w:ascii="Times New Roman" w:hAnsi="Times New Roman" w:cs="Times New Roman"/>
          <w:color w:val="000000"/>
          <w:sz w:val="28"/>
          <w:szCs w:val="28"/>
        </w:rPr>
        <w:t xml:space="preserve">, </w:t>
      </w:r>
      <w:r w:rsidR="00771D91" w:rsidRPr="00A668E2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</w:rPr>
        <w:t>Electromagnetic Computation</w:t>
      </w:r>
      <w:r w:rsidR="00771D91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</w:rPr>
        <w:t xml:space="preserve"> by </w:t>
      </w:r>
      <w:r w:rsidR="00240EBC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</w:rPr>
        <w:t>MATLAB</w:t>
      </w:r>
      <w:r w:rsidR="00771D91">
        <w:rPr>
          <w:rFonts w:asciiTheme="majorBidi" w:hAnsiTheme="majorBidi" w:cstheme="majorBidi"/>
          <w:color w:val="212529"/>
          <w:sz w:val="28"/>
          <w:szCs w:val="28"/>
          <w:shd w:val="clear" w:color="auto" w:fill="FFFFFF"/>
        </w:rPr>
        <w:t>(PhD)</w:t>
      </w:r>
    </w:p>
    <w:p w14:paraId="5359EFE9" w14:textId="1B56DB49" w:rsidR="009A3DDA" w:rsidRPr="00005ADA" w:rsidRDefault="009A3DDA" w:rsidP="00005ADA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sz w:val="28"/>
          <w:szCs w:val="28"/>
        </w:rPr>
      </w:pPr>
      <w:r w:rsidRPr="00005ADA">
        <w:rPr>
          <w:rFonts w:ascii="Times New Roman" w:eastAsia="Times New Roman" w:hAnsi="Times New Roman"/>
          <w:sz w:val="28"/>
          <w:szCs w:val="28"/>
          <w:lang w:eastAsia="nl-NL"/>
        </w:rPr>
        <w:t xml:space="preserve">Nuclear </w:t>
      </w:r>
      <w:r w:rsidR="00240EBC" w:rsidRPr="00005ADA">
        <w:rPr>
          <w:rFonts w:ascii="Times New Roman" w:eastAsia="Times New Roman" w:hAnsi="Times New Roman"/>
          <w:sz w:val="28"/>
          <w:szCs w:val="28"/>
          <w:lang w:eastAsia="nl-NL"/>
        </w:rPr>
        <w:t>Lab. (</w:t>
      </w:r>
      <w:r w:rsidRPr="00005ADA">
        <w:rPr>
          <w:rFonts w:ascii="Times New Roman" w:eastAsia="Times New Roman" w:hAnsi="Times New Roman"/>
          <w:sz w:val="28"/>
          <w:szCs w:val="28"/>
          <w:lang w:eastAsia="nl-NL"/>
        </w:rPr>
        <w:t>4</w:t>
      </w:r>
      <w:r w:rsidRPr="00005ADA">
        <w:rPr>
          <w:rFonts w:ascii="Times New Roman" w:eastAsia="Times New Roman" w:hAnsi="Times New Roman"/>
          <w:sz w:val="28"/>
          <w:szCs w:val="28"/>
          <w:vertAlign w:val="superscript"/>
          <w:lang w:eastAsia="nl-NL"/>
        </w:rPr>
        <w:t>th</w:t>
      </w:r>
      <w:r w:rsidRPr="00005ADA">
        <w:rPr>
          <w:rFonts w:ascii="Times New Roman" w:eastAsia="Times New Roman" w:hAnsi="Times New Roman"/>
          <w:sz w:val="28"/>
          <w:szCs w:val="28"/>
          <w:lang w:eastAsia="nl-NL"/>
        </w:rPr>
        <w:t xml:space="preserve"> year), Electronic </w:t>
      </w:r>
      <w:r w:rsidR="00240EBC" w:rsidRPr="00005ADA">
        <w:rPr>
          <w:rFonts w:ascii="Times New Roman" w:eastAsia="Times New Roman" w:hAnsi="Times New Roman"/>
          <w:sz w:val="28"/>
          <w:szCs w:val="28"/>
          <w:lang w:eastAsia="nl-NL"/>
        </w:rPr>
        <w:t>Lab. (</w:t>
      </w:r>
      <w:r w:rsidRPr="00005ADA">
        <w:rPr>
          <w:rFonts w:ascii="Times New Roman" w:eastAsia="Times New Roman" w:hAnsi="Times New Roman"/>
          <w:sz w:val="28"/>
          <w:szCs w:val="28"/>
          <w:lang w:eastAsia="nl-NL"/>
        </w:rPr>
        <w:t>3</w:t>
      </w:r>
      <w:r w:rsidRPr="00005ADA">
        <w:rPr>
          <w:rFonts w:ascii="Times New Roman" w:eastAsia="Times New Roman" w:hAnsi="Times New Roman"/>
          <w:sz w:val="28"/>
          <w:szCs w:val="28"/>
          <w:vertAlign w:val="superscript"/>
          <w:lang w:eastAsia="nl-NL"/>
        </w:rPr>
        <w:t>rd</w:t>
      </w:r>
      <w:r w:rsidRPr="00005ADA">
        <w:rPr>
          <w:rFonts w:ascii="Times New Roman" w:eastAsia="Times New Roman" w:hAnsi="Times New Roman"/>
          <w:sz w:val="28"/>
          <w:szCs w:val="28"/>
          <w:lang w:eastAsia="nl-NL"/>
        </w:rPr>
        <w:t xml:space="preserve"> year), Atomic </w:t>
      </w:r>
      <w:r w:rsidR="00240EBC" w:rsidRPr="00005ADA">
        <w:rPr>
          <w:rFonts w:ascii="Times New Roman" w:eastAsia="Times New Roman" w:hAnsi="Times New Roman"/>
          <w:sz w:val="28"/>
          <w:szCs w:val="28"/>
          <w:lang w:eastAsia="nl-NL"/>
        </w:rPr>
        <w:t>Lab. (</w:t>
      </w:r>
      <w:r w:rsidRPr="00005ADA">
        <w:rPr>
          <w:rFonts w:ascii="Times New Roman" w:eastAsia="Times New Roman" w:hAnsi="Times New Roman"/>
          <w:sz w:val="28"/>
          <w:szCs w:val="28"/>
          <w:lang w:eastAsia="nl-NL"/>
        </w:rPr>
        <w:t>3</w:t>
      </w:r>
      <w:r w:rsidRPr="00005ADA">
        <w:rPr>
          <w:rFonts w:ascii="Times New Roman" w:eastAsia="Times New Roman" w:hAnsi="Times New Roman"/>
          <w:sz w:val="28"/>
          <w:szCs w:val="28"/>
          <w:vertAlign w:val="superscript"/>
          <w:lang w:eastAsia="nl-NL"/>
        </w:rPr>
        <w:t>rd</w:t>
      </w:r>
      <w:r w:rsidRPr="00005ADA">
        <w:rPr>
          <w:rFonts w:ascii="Times New Roman" w:eastAsia="Times New Roman" w:hAnsi="Times New Roman"/>
          <w:sz w:val="28"/>
          <w:szCs w:val="28"/>
          <w:lang w:eastAsia="nl-NL"/>
        </w:rPr>
        <w:t xml:space="preserve"> year), General </w:t>
      </w:r>
      <w:r w:rsidR="00000514">
        <w:rPr>
          <w:rFonts w:ascii="Times New Roman" w:eastAsia="Times New Roman" w:hAnsi="Times New Roman"/>
          <w:sz w:val="28"/>
          <w:szCs w:val="28"/>
          <w:lang w:eastAsia="nl-NL"/>
        </w:rPr>
        <w:t>Physics</w:t>
      </w:r>
      <w:r w:rsidRPr="00005ADA"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  <w:r w:rsidR="00240EBC" w:rsidRPr="00005ADA">
        <w:rPr>
          <w:rFonts w:ascii="Times New Roman" w:hAnsi="Times New Roman" w:cs="Times New Roman"/>
          <w:color w:val="000000"/>
          <w:sz w:val="28"/>
          <w:szCs w:val="28"/>
        </w:rPr>
        <w:t>Lab. (</w:t>
      </w:r>
      <w:r w:rsidRPr="00005ADA">
        <w:rPr>
          <w:rFonts w:ascii="Times New Roman" w:hAnsi="Times New Roman" w:cs="Times New Roman"/>
          <w:color w:val="000000"/>
          <w:sz w:val="28"/>
          <w:szCs w:val="28"/>
        </w:rPr>
        <w:t>1</w:t>
      </w:r>
      <w:r w:rsidRPr="00005ADA">
        <w:rPr>
          <w:rFonts w:ascii="Times New Roman" w:hAnsi="Times New Roman" w:cs="Times New Roman"/>
          <w:color w:val="000000"/>
          <w:sz w:val="28"/>
          <w:szCs w:val="28"/>
          <w:vertAlign w:val="superscript"/>
        </w:rPr>
        <w:t>st</w:t>
      </w:r>
      <w:r w:rsidRPr="00005ADA">
        <w:rPr>
          <w:rFonts w:ascii="Times New Roman" w:hAnsi="Times New Roman" w:cs="Times New Roman"/>
          <w:color w:val="000000"/>
          <w:sz w:val="28"/>
          <w:szCs w:val="28"/>
        </w:rPr>
        <w:t xml:space="preserve"> year), Electricity and Magnetism </w:t>
      </w:r>
      <w:r w:rsidR="00240EBC" w:rsidRPr="00005ADA">
        <w:rPr>
          <w:rFonts w:ascii="Times New Roman" w:hAnsi="Times New Roman" w:cs="Times New Roman"/>
          <w:color w:val="000000"/>
          <w:sz w:val="28"/>
          <w:szCs w:val="28"/>
        </w:rPr>
        <w:t>Lab. (</w:t>
      </w:r>
      <w:r w:rsidRPr="00005ADA">
        <w:rPr>
          <w:rFonts w:ascii="Times New Roman" w:hAnsi="Times New Roman" w:cs="Times New Roman"/>
          <w:color w:val="000000"/>
          <w:sz w:val="28"/>
          <w:szCs w:val="28"/>
        </w:rPr>
        <w:t>1</w:t>
      </w:r>
      <w:r w:rsidRPr="00005ADA">
        <w:rPr>
          <w:rFonts w:ascii="Times New Roman" w:hAnsi="Times New Roman" w:cs="Times New Roman"/>
          <w:color w:val="000000"/>
          <w:sz w:val="28"/>
          <w:szCs w:val="28"/>
          <w:vertAlign w:val="superscript"/>
        </w:rPr>
        <w:t>st</w:t>
      </w:r>
      <w:r w:rsidRPr="00005ADA">
        <w:rPr>
          <w:rFonts w:ascii="Times New Roman" w:hAnsi="Times New Roman" w:cs="Times New Roman"/>
          <w:color w:val="000000"/>
          <w:sz w:val="28"/>
          <w:szCs w:val="28"/>
        </w:rPr>
        <w:t xml:space="preserve"> year), </w:t>
      </w:r>
      <w:r w:rsidR="00005ADA">
        <w:rPr>
          <w:rFonts w:ascii="Times New Roman" w:hAnsi="Times New Roman" w:cs="Times New Roman"/>
          <w:color w:val="000000"/>
          <w:sz w:val="28"/>
          <w:szCs w:val="28"/>
        </w:rPr>
        <w:t>Adv. Electricity and Magnetism Lab. (2</w:t>
      </w:r>
      <w:r w:rsidR="00005ADA" w:rsidRPr="009476BC">
        <w:rPr>
          <w:rFonts w:ascii="Times New Roman" w:hAnsi="Times New Roman" w:cs="Times New Roman"/>
          <w:color w:val="000000"/>
          <w:sz w:val="28"/>
          <w:szCs w:val="28"/>
          <w:vertAlign w:val="superscript"/>
        </w:rPr>
        <w:t>nd</w:t>
      </w:r>
      <w:r w:rsidR="00005ADA">
        <w:rPr>
          <w:rFonts w:ascii="Times New Roman" w:hAnsi="Times New Roman" w:cs="Times New Roman"/>
          <w:color w:val="000000"/>
          <w:sz w:val="28"/>
          <w:szCs w:val="28"/>
        </w:rPr>
        <w:t xml:space="preserve"> year)</w:t>
      </w:r>
      <w:r w:rsidRPr="00005ADA"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</w:p>
    <w:p w14:paraId="0AEBE6E9" w14:textId="771DF258" w:rsidR="00842A86" w:rsidRDefault="00842A86" w:rsidP="00842A86">
      <w:pPr>
        <w:spacing w:after="0"/>
        <w:rPr>
          <w:sz w:val="26"/>
          <w:szCs w:val="26"/>
        </w:rPr>
      </w:pPr>
    </w:p>
    <w:p w14:paraId="52E7221D" w14:textId="2064246A" w:rsidR="00842A86" w:rsidRPr="00D47951" w:rsidRDefault="00842A86" w:rsidP="00D47951">
      <w:pPr>
        <w:rPr>
          <w:b/>
          <w:bCs/>
          <w:sz w:val="40"/>
          <w:szCs w:val="40"/>
        </w:rPr>
      </w:pPr>
      <w:r w:rsidRPr="00D47951">
        <w:rPr>
          <w:b/>
          <w:bCs/>
          <w:sz w:val="40"/>
          <w:szCs w:val="40"/>
        </w:rPr>
        <w:t xml:space="preserve">Research </w:t>
      </w:r>
      <w:r w:rsidR="00654F0E" w:rsidRPr="00D47951">
        <w:rPr>
          <w:b/>
          <w:bCs/>
          <w:sz w:val="40"/>
          <w:szCs w:val="40"/>
        </w:rPr>
        <w:t>and publications</w:t>
      </w:r>
    </w:p>
    <w:p w14:paraId="068E38C7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bookmarkStart w:id="0" w:name="_Hlk124148647"/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Abduljabbar, H. N., Ismail, H. J., &amp; </w:t>
      </w: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t>Perxdr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, S. Y. Improve differentiation of Breast mass using fuzzy segmentation method. </w:t>
      </w:r>
    </w:p>
    <w:p w14:paraId="1924D049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t>Barzinjy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, A., Ismail, H., &amp; Hamad, S. (2019). A Theoretical Analysis of Transport Characteristics of Nanoparticles in Porous Medium. Eurasian Journal of Science and Engineering, 4, 3-18. </w:t>
      </w:r>
      <w:proofErr w:type="gramStart"/>
      <w:r w:rsidRPr="00344438">
        <w:rPr>
          <w:rFonts w:ascii="Arial" w:hAnsi="Arial" w:cs="Arial"/>
          <w:color w:val="000000" w:themeColor="text1"/>
          <w:sz w:val="20"/>
          <w:szCs w:val="20"/>
        </w:rPr>
        <w:t>doi:10.23918/eajse.v4i3sip3</w:t>
      </w:r>
      <w:proofErr w:type="gramEnd"/>
    </w:p>
    <w:p w14:paraId="34573785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lastRenderedPageBreak/>
        <w:t>Barzinjy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>, A. A., Jabbar, K. Q., &amp; Ismael, H. J. (2015). MODELLING OF MILD STEEL CORROSION USING COMSOL MULTIPHYSICS. Paper presented at the ICEEE 2015 CONFERENCE.</w:t>
      </w:r>
    </w:p>
    <w:p w14:paraId="10F9A93C" w14:textId="7D119A0E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t>Barzinjy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, A. A. A., Ismail, H. J., &amp; Ameen, M. M. (2017). Mathematical Modeling of Sampling, Quantization, and Coding in Sigma Delta Converter using </w:t>
      </w:r>
      <w:r w:rsidR="00000514" w:rsidRPr="00344438">
        <w:rPr>
          <w:rFonts w:ascii="Arial" w:hAnsi="Arial" w:cs="Arial"/>
          <w:color w:val="000000" w:themeColor="text1"/>
          <w:sz w:val="20"/>
          <w:szCs w:val="20"/>
        </w:rPr>
        <w:t>MATLAB</w:t>
      </w: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. UHD Journal of Science and Technology, 1(1), 17-22. </w:t>
      </w:r>
    </w:p>
    <w:p w14:paraId="54DE13F3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Haidar Jalal Ismail, A. A. B., and Samir Mustafa Hamad. (2019). Analysis of Nanopore Structure Images Using MATLAB Software. Eurasian Journal of Science &amp; Engineering, 3(4), 84-93. </w:t>
      </w:r>
    </w:p>
    <w:p w14:paraId="66B0311C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Hamad, M., </w:t>
      </w: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t>Barzinjy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, A., Ismail, H., Hamad, S., &amp; Hamad, M. (2019). Enhancement of emission and directionality of Light Emitting Diode using Surface Plasmon Resonance. 29, s201-s209. </w:t>
      </w:r>
    </w:p>
    <w:p w14:paraId="3D5EA4AF" w14:textId="4540E275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Ismail, H. J. (2001). Width and Temperature Effects on the Diffraction Pattern of Small Annular Josephson </w:t>
      </w:r>
      <w:r w:rsidR="00000514">
        <w:rPr>
          <w:rFonts w:ascii="Arial" w:hAnsi="Arial" w:cs="Arial"/>
          <w:color w:val="000000" w:themeColor="text1"/>
          <w:sz w:val="20"/>
          <w:szCs w:val="20"/>
        </w:rPr>
        <w:t>Junction</w:t>
      </w: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 and Its Possibility to Acts as a Magnetometer. ZJPAS, 13(1). </w:t>
      </w:r>
    </w:p>
    <w:p w14:paraId="72E09368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Ismail, H. J. (2016). Theoretical investigation of diabetic urine detection by surface plasmon resonance sensor. ZJPAS, 28(3), 49-54. </w:t>
      </w:r>
    </w:p>
    <w:p w14:paraId="2C83E1B6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Ismail, H. J. (2017). Efficient Segmentation of ultrasound images of abnormal kidney. ZJPAS, 28(3). </w:t>
      </w:r>
    </w:p>
    <w:p w14:paraId="5A76D05E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Ismail, H. J., Baker, S. A., &amp; </w:t>
      </w: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t>Yaba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, S. P. (2013). Enhanced Accuracy and Reliability of ER and PR IHC Scoring Using ANN from Digital Microscope Images. Middle East Journal of Internal Medicine, 6(5). </w:t>
      </w:r>
    </w:p>
    <w:p w14:paraId="1B248A68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Ismail, H. J., </w:t>
      </w: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t>Barzinjy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, A. A. A., &amp; Jabbar, K. Q. (2017). Estimation of Nano-Pore Size Using Image Processing. UHD Journal of Science and Technology, 1(1), 38-44. </w:t>
      </w:r>
    </w:p>
    <w:p w14:paraId="63DE6C9B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t>Mudhaffer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 M. Ameen, A. S. M., and Haidar J. Ismail. (2003). Analysis of Circular Microstrip Antenna on Thin Substrate. ZJPAS, 15(1). </w:t>
      </w:r>
    </w:p>
    <w:p w14:paraId="66F95252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Nabiel M. Nasier, A. A. A., and H. J. Ismail. (2011). Theoretical investigation of traps effect on solar cell characteristics. ATTI DELLA Fondazione Giorgio Ronchi, Anno LXVI, 5. </w:t>
      </w:r>
    </w:p>
    <w:p w14:paraId="4814878A" w14:textId="77777777" w:rsidR="0099393F" w:rsidRPr="00344438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Naser, N. M., Ismail, H. J., &amp; </w:t>
      </w: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t>Mawlud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, S. Q. (2013). Theoretical Study of Influence of Some Material Parameters on Solar Cell Efficiency. Science Journal of University of </w:t>
      </w: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t>Zakho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>, 1(2).</w:t>
      </w:r>
    </w:p>
    <w:p w14:paraId="66AC7E19" w14:textId="77777777" w:rsidR="00E176A4" w:rsidRDefault="0099393F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Saeed O. Ibrahiem, H. J. I. (2005). Modeling Uniform and Non-Uniform High Temperature Superconducting Grain Boundary Josephson Junction as a Magnetometer. ZJPAS, 17(2). </w:t>
      </w:r>
    </w:p>
    <w:p w14:paraId="56A09239" w14:textId="552DB6DE" w:rsidR="0099393F" w:rsidRPr="00344438" w:rsidRDefault="00EB59FE" w:rsidP="0099393F">
      <w:pPr>
        <w:pStyle w:val="ListParagraph"/>
        <w:numPr>
          <w:ilvl w:val="0"/>
          <w:numId w:val="3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Rasool, D. A., Ismail, H. J., &amp;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Yaba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, S. P. (2023). Fully automatic carotid arterial stiffness assessment from ultrasound videos based on machine learning. </w:t>
      </w:r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Physical and Engineering Sciences in Medicine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, </w:t>
      </w:r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46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(1), 151-164. </w:t>
      </w:r>
      <w:r w:rsidR="00E176A4" w:rsidRPr="00E176A4">
        <w:rPr>
          <w:rFonts w:ascii="Arial" w:hAnsi="Arial" w:cs="Arial"/>
          <w:color w:val="000000" w:themeColor="text1"/>
          <w:sz w:val="20"/>
          <w:szCs w:val="20"/>
        </w:rPr>
        <w:t>https://doi.org/10.1007/s13246-022-01206-3</w:t>
      </w:r>
      <w:r w:rsidR="0099393F" w:rsidRPr="00344438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gRXhjbHVkZUF1dGg9IjEiIEV4Y2x1ZGVZZWFyPSIxIiBIaWRkZW49IjEi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</w:fldData>
        </w:fldChar>
      </w:r>
      <w:r w:rsidR="0099393F" w:rsidRPr="00344438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99393F" w:rsidRPr="00344438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gRXhjbHVkZUF1dGg9IjEiIEV4Y2x1ZGVZZWFyPSIxIiBIaWRkZW49IjEi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</w:fldData>
        </w:fldChar>
      </w:r>
      <w:r w:rsidR="0099393F" w:rsidRPr="00344438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99393F" w:rsidRPr="00344438">
        <w:rPr>
          <w:rFonts w:ascii="Arial" w:hAnsi="Arial" w:cs="Arial"/>
          <w:color w:val="000000" w:themeColor="text1"/>
          <w:sz w:val="20"/>
          <w:szCs w:val="20"/>
        </w:rPr>
      </w:r>
      <w:r w:rsidR="0099393F" w:rsidRPr="00344438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99393F" w:rsidRPr="00344438">
        <w:rPr>
          <w:rFonts w:ascii="Arial" w:hAnsi="Arial" w:cs="Arial"/>
          <w:color w:val="000000" w:themeColor="text1"/>
          <w:sz w:val="20"/>
          <w:szCs w:val="20"/>
        </w:rPr>
      </w:r>
      <w:r w:rsidR="0099393F" w:rsidRPr="00344438">
        <w:rPr>
          <w:rFonts w:ascii="Arial" w:hAnsi="Arial" w:cs="Arial"/>
          <w:color w:val="000000" w:themeColor="text1"/>
          <w:sz w:val="20"/>
          <w:szCs w:val="20"/>
        </w:rPr>
        <w:fldChar w:fldCharType="end"/>
      </w:r>
    </w:p>
    <w:bookmarkEnd w:id="0"/>
    <w:p w14:paraId="6CE59AF8" w14:textId="6C2C2C34" w:rsidR="00654F0E" w:rsidRDefault="00654F0E" w:rsidP="00654F0E">
      <w:pPr>
        <w:spacing w:after="0"/>
        <w:rPr>
          <w:sz w:val="26"/>
          <w:szCs w:val="26"/>
        </w:rPr>
      </w:pPr>
    </w:p>
    <w:p w14:paraId="2F24B91A" w14:textId="42CCD25F" w:rsidR="00C36DAD" w:rsidRPr="00D47951" w:rsidRDefault="00875D80" w:rsidP="00D47951">
      <w:pPr>
        <w:rPr>
          <w:b/>
          <w:bCs/>
          <w:sz w:val="40"/>
          <w:szCs w:val="40"/>
        </w:rPr>
      </w:pPr>
      <w:r w:rsidRPr="00D47951">
        <w:rPr>
          <w:b/>
          <w:bCs/>
          <w:sz w:val="40"/>
          <w:szCs w:val="40"/>
        </w:rPr>
        <w:t>Conferences and courses attended</w:t>
      </w:r>
    </w:p>
    <w:p w14:paraId="2605282F" w14:textId="27A452E9" w:rsidR="0099393F" w:rsidRDefault="0099393F" w:rsidP="0099393F">
      <w:pPr>
        <w:pStyle w:val="ListParagraph"/>
        <w:numPr>
          <w:ilvl w:val="0"/>
          <w:numId w:val="4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>Nabiel M. Nasier, H. J. I. a. A. A. A. (2010). Theoretical study of some parameters for Photovoltaic modules using MATLAB model. Seventh scientific conference of AL-</w:t>
      </w:r>
      <w:proofErr w:type="spellStart"/>
      <w:r w:rsidRPr="00344438">
        <w:rPr>
          <w:rFonts w:ascii="Arial" w:hAnsi="Arial" w:cs="Arial"/>
          <w:color w:val="000000" w:themeColor="text1"/>
          <w:sz w:val="20"/>
          <w:szCs w:val="20"/>
        </w:rPr>
        <w:t>Mustansirya</w:t>
      </w:r>
      <w:proofErr w:type="spellEnd"/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 University. </w:t>
      </w:r>
    </w:p>
    <w:p w14:paraId="2F796FBB" w14:textId="77777777" w:rsidR="0099393F" w:rsidRPr="00344438" w:rsidRDefault="0099393F" w:rsidP="0099393F">
      <w:pPr>
        <w:pStyle w:val="ListParagraph"/>
        <w:numPr>
          <w:ilvl w:val="0"/>
          <w:numId w:val="4"/>
        </w:num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Ismael, H. J. Using Image Processing </w:t>
      </w:r>
      <w:r>
        <w:rPr>
          <w:rFonts w:ascii="Arial" w:hAnsi="Arial" w:cs="Arial"/>
          <w:color w:val="000000" w:themeColor="text1"/>
          <w:sz w:val="20"/>
          <w:szCs w:val="20"/>
        </w:rPr>
        <w:t>t</w:t>
      </w: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o Detect Edges </w:t>
      </w:r>
      <w:r>
        <w:rPr>
          <w:rFonts w:ascii="Arial" w:hAnsi="Arial" w:cs="Arial"/>
          <w:color w:val="000000" w:themeColor="text1"/>
          <w:sz w:val="20"/>
          <w:szCs w:val="20"/>
        </w:rPr>
        <w:t>o</w:t>
      </w:r>
      <w:r w:rsidRPr="00344438">
        <w:rPr>
          <w:rFonts w:ascii="Arial" w:hAnsi="Arial" w:cs="Arial"/>
          <w:color w:val="000000" w:themeColor="text1"/>
          <w:sz w:val="20"/>
          <w:szCs w:val="20"/>
        </w:rPr>
        <w:t xml:space="preserve">f The Dukan Lake, Kurdistan Region, Iraq. </w:t>
      </w:r>
    </w:p>
    <w:p w14:paraId="3B1990A6" w14:textId="5ECEF862" w:rsidR="00D47951" w:rsidRDefault="00D47951" w:rsidP="00C36DAD">
      <w:pPr>
        <w:spacing w:after="0"/>
        <w:rPr>
          <w:sz w:val="26"/>
          <w:szCs w:val="26"/>
        </w:rPr>
      </w:pPr>
    </w:p>
    <w:p w14:paraId="0FB144BB" w14:textId="7ED4FFF4" w:rsidR="00D47951" w:rsidRPr="00D47951" w:rsidRDefault="00875D80" w:rsidP="00D47951">
      <w:pPr>
        <w:rPr>
          <w:b/>
          <w:bCs/>
          <w:sz w:val="40"/>
          <w:szCs w:val="40"/>
        </w:rPr>
      </w:pPr>
      <w:r w:rsidRPr="00D47951">
        <w:rPr>
          <w:b/>
          <w:bCs/>
          <w:sz w:val="40"/>
          <w:szCs w:val="40"/>
        </w:rPr>
        <w:t xml:space="preserve">Funding and academic awards </w:t>
      </w:r>
    </w:p>
    <w:p w14:paraId="451BBDC3" w14:textId="66DCCE48" w:rsidR="00D47951" w:rsidRPr="00D47951" w:rsidRDefault="00301F3D" w:rsidP="00D47951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>
        <w:rPr>
          <w:sz w:val="26"/>
          <w:szCs w:val="26"/>
        </w:rPr>
        <w:t>NA</w:t>
      </w:r>
    </w:p>
    <w:p w14:paraId="6E086A3A" w14:textId="53E03392" w:rsidR="00D47951" w:rsidRDefault="00D47951" w:rsidP="00D47951">
      <w:pPr>
        <w:spacing w:after="0"/>
        <w:rPr>
          <w:sz w:val="26"/>
          <w:szCs w:val="26"/>
        </w:rPr>
      </w:pPr>
    </w:p>
    <w:p w14:paraId="69AC1F93" w14:textId="49C0A32F" w:rsidR="00D47951" w:rsidRPr="00D47951" w:rsidRDefault="00875D80" w:rsidP="00D47951">
      <w:pPr>
        <w:rPr>
          <w:b/>
          <w:bCs/>
          <w:sz w:val="40"/>
          <w:szCs w:val="40"/>
        </w:rPr>
      </w:pPr>
      <w:r w:rsidRPr="00D47951">
        <w:rPr>
          <w:b/>
          <w:bCs/>
          <w:sz w:val="40"/>
          <w:szCs w:val="40"/>
        </w:rPr>
        <w:t xml:space="preserve">Professional memberships </w:t>
      </w:r>
    </w:p>
    <w:p w14:paraId="475F30D6" w14:textId="7757F83A" w:rsidR="0099393F" w:rsidRPr="0099393F" w:rsidRDefault="0099393F" w:rsidP="0099393F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99393F">
        <w:rPr>
          <w:sz w:val="26"/>
          <w:szCs w:val="26"/>
        </w:rPr>
        <w:t>Kurdistan Teacher Syndicate, since 1995</w:t>
      </w:r>
    </w:p>
    <w:p w14:paraId="29E14EFF" w14:textId="04DACB73" w:rsidR="0099393F" w:rsidRPr="0099393F" w:rsidRDefault="0099393F" w:rsidP="0099393F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99393F">
        <w:rPr>
          <w:sz w:val="26"/>
          <w:szCs w:val="26"/>
        </w:rPr>
        <w:t>Kurdistan Physicist Syndicate, since 2006</w:t>
      </w:r>
    </w:p>
    <w:p w14:paraId="43A04A87" w14:textId="58BBB05A" w:rsidR="0099393F" w:rsidRPr="0099393F" w:rsidRDefault="0099393F" w:rsidP="0099393F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99393F">
        <w:rPr>
          <w:sz w:val="26"/>
          <w:szCs w:val="26"/>
        </w:rPr>
        <w:t>Iraqi Medical Physics Society (IMPS)</w:t>
      </w:r>
    </w:p>
    <w:p w14:paraId="3EEA0F79" w14:textId="77777777" w:rsidR="0099393F" w:rsidRDefault="0099393F" w:rsidP="0099393F">
      <w:pPr>
        <w:pStyle w:val="ListParagraph"/>
        <w:spacing w:after="0"/>
        <w:rPr>
          <w:sz w:val="26"/>
          <w:szCs w:val="26"/>
        </w:rPr>
      </w:pPr>
    </w:p>
    <w:p w14:paraId="6EA29A80" w14:textId="0871AD5D" w:rsidR="00355DCF" w:rsidRPr="00355DCF" w:rsidRDefault="00355DCF" w:rsidP="00355DCF">
      <w:pPr>
        <w:rPr>
          <w:b/>
          <w:bCs/>
          <w:sz w:val="40"/>
          <w:szCs w:val="40"/>
        </w:rPr>
      </w:pPr>
      <w:r w:rsidRPr="00355DCF">
        <w:rPr>
          <w:b/>
          <w:bCs/>
          <w:sz w:val="40"/>
          <w:szCs w:val="40"/>
        </w:rPr>
        <w:t>Professional Social Network Accounts:</w:t>
      </w:r>
    </w:p>
    <w:p w14:paraId="0CE7D725" w14:textId="00697452" w:rsidR="0099393F" w:rsidRDefault="0099393F" w:rsidP="0099393F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99393F">
        <w:rPr>
          <w:sz w:val="26"/>
          <w:szCs w:val="26"/>
        </w:rPr>
        <w:t>Google Scholar</w:t>
      </w:r>
    </w:p>
    <w:p w14:paraId="10C8BF8E" w14:textId="027473EA" w:rsidR="0099393F" w:rsidRDefault="00000000" w:rsidP="0099393F">
      <w:pPr>
        <w:pStyle w:val="ListParagraph"/>
        <w:spacing w:after="0"/>
        <w:rPr>
          <w:sz w:val="26"/>
          <w:szCs w:val="26"/>
        </w:rPr>
      </w:pPr>
      <w:hyperlink r:id="rId9" w:history="1">
        <w:r w:rsidR="009E6B65" w:rsidRPr="00AD06A7">
          <w:rPr>
            <w:rStyle w:val="Hyperlink"/>
            <w:sz w:val="26"/>
            <w:szCs w:val="26"/>
          </w:rPr>
          <w:t>https://scholar.google.com/citations?hl=en&amp;user=EIOUqnkAAAAJ</w:t>
        </w:r>
      </w:hyperlink>
    </w:p>
    <w:p w14:paraId="35355B0B" w14:textId="60A210F7" w:rsidR="0099393F" w:rsidRDefault="0099393F" w:rsidP="0099393F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 w:rsidRPr="0099393F">
        <w:rPr>
          <w:sz w:val="26"/>
          <w:szCs w:val="26"/>
        </w:rPr>
        <w:lastRenderedPageBreak/>
        <w:t>ResearchGate</w:t>
      </w:r>
    </w:p>
    <w:p w14:paraId="4471AC85" w14:textId="5746AA59" w:rsidR="0099393F" w:rsidRDefault="00000000" w:rsidP="009E6B65">
      <w:pPr>
        <w:pStyle w:val="ListParagraph"/>
        <w:spacing w:after="0"/>
        <w:rPr>
          <w:sz w:val="26"/>
          <w:szCs w:val="26"/>
        </w:rPr>
      </w:pPr>
      <w:hyperlink r:id="rId10" w:history="1">
        <w:r w:rsidR="009E6B65" w:rsidRPr="00AD06A7">
          <w:rPr>
            <w:rStyle w:val="Hyperlink"/>
            <w:sz w:val="26"/>
            <w:szCs w:val="26"/>
          </w:rPr>
          <w:t>https://www.researchgate.net/profile/Haidar-Ismail</w:t>
        </w:r>
      </w:hyperlink>
    </w:p>
    <w:p w14:paraId="5AF27C1A" w14:textId="5B6763D7" w:rsidR="0099393F" w:rsidRDefault="0099393F" w:rsidP="0099393F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proofErr w:type="spellStart"/>
      <w:r w:rsidRPr="0099393F">
        <w:rPr>
          <w:sz w:val="26"/>
          <w:szCs w:val="26"/>
        </w:rPr>
        <w:t>Linkedin</w:t>
      </w:r>
      <w:proofErr w:type="spellEnd"/>
    </w:p>
    <w:p w14:paraId="286E2100" w14:textId="19AE403C" w:rsidR="009E6B65" w:rsidRDefault="00000000" w:rsidP="009E6B65">
      <w:pPr>
        <w:pStyle w:val="ListParagraph"/>
        <w:spacing w:after="0"/>
        <w:rPr>
          <w:sz w:val="26"/>
          <w:szCs w:val="26"/>
        </w:rPr>
      </w:pPr>
      <w:hyperlink r:id="rId11" w:history="1">
        <w:r w:rsidR="009E6B65" w:rsidRPr="00AD06A7">
          <w:rPr>
            <w:rStyle w:val="Hyperlink"/>
            <w:sz w:val="26"/>
            <w:szCs w:val="26"/>
          </w:rPr>
          <w:t>https://www.linkedin.com/in/haidar-ismail-b6bbb014/</w:t>
        </w:r>
      </w:hyperlink>
    </w:p>
    <w:p w14:paraId="6884B9F4" w14:textId="6B63E84D" w:rsidR="009E6B65" w:rsidRDefault="00000514" w:rsidP="009E6B65">
      <w:pPr>
        <w:pStyle w:val="ListParagraph"/>
        <w:numPr>
          <w:ilvl w:val="0"/>
          <w:numId w:val="1"/>
        </w:numPr>
        <w:spacing w:after="0"/>
        <w:rPr>
          <w:sz w:val="26"/>
          <w:szCs w:val="26"/>
        </w:rPr>
      </w:pPr>
      <w:r>
        <w:rPr>
          <w:sz w:val="26"/>
          <w:szCs w:val="26"/>
        </w:rPr>
        <w:t>Orchid</w:t>
      </w:r>
    </w:p>
    <w:p w14:paraId="15A20BF1" w14:textId="550F1833" w:rsidR="009E6B65" w:rsidRDefault="00000000" w:rsidP="009E6B65">
      <w:pPr>
        <w:pStyle w:val="ListParagraph"/>
        <w:spacing w:after="0"/>
        <w:rPr>
          <w:sz w:val="26"/>
          <w:szCs w:val="26"/>
        </w:rPr>
      </w:pPr>
      <w:hyperlink r:id="rId12" w:history="1">
        <w:r w:rsidR="009E6B65" w:rsidRPr="00AD06A7">
          <w:rPr>
            <w:rStyle w:val="Hyperlink"/>
            <w:sz w:val="26"/>
            <w:szCs w:val="26"/>
          </w:rPr>
          <w:t>https://orcid.org/0000-0001-7370-7486</w:t>
        </w:r>
      </w:hyperlink>
    </w:p>
    <w:p w14:paraId="5110B56E" w14:textId="77777777" w:rsidR="00355DCF" w:rsidRPr="00355DCF" w:rsidRDefault="00355DCF" w:rsidP="00355DCF">
      <w:pPr>
        <w:spacing w:after="0"/>
        <w:rPr>
          <w:sz w:val="26"/>
          <w:szCs w:val="26"/>
        </w:rPr>
      </w:pPr>
    </w:p>
    <w:p w14:paraId="48D36200" w14:textId="70637183" w:rsidR="00E617CC" w:rsidRDefault="00E617CC" w:rsidP="00E617CC">
      <w:pPr>
        <w:spacing w:after="0"/>
        <w:rPr>
          <w:sz w:val="26"/>
          <w:szCs w:val="26"/>
        </w:rPr>
      </w:pPr>
    </w:p>
    <w:sectPr w:rsidR="00E617CC" w:rsidSect="00E873F6">
      <w:footerReference w:type="default" r:id="rId13"/>
      <w:pgSz w:w="12240" w:h="15840"/>
      <w:pgMar w:top="810" w:right="72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BB95647" w14:textId="77777777" w:rsidR="00DF7C91" w:rsidRDefault="00DF7C91" w:rsidP="00E617CC">
      <w:pPr>
        <w:spacing w:after="0" w:line="240" w:lineRule="auto"/>
      </w:pPr>
      <w:r>
        <w:separator/>
      </w:r>
    </w:p>
  </w:endnote>
  <w:endnote w:type="continuationSeparator" w:id="0">
    <w:p w14:paraId="64EFE87C" w14:textId="77777777" w:rsidR="00DF7C91" w:rsidRDefault="00DF7C91" w:rsidP="00E617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84694847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14:paraId="46E300B9" w14:textId="6354095C" w:rsidR="00E617CC" w:rsidRDefault="00E617CC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334441">
              <w:rPr>
                <w:b/>
                <w:bCs/>
                <w:noProof/>
              </w:rPr>
              <w:t>1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334441"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58B3D1E" w14:textId="77777777" w:rsidR="00E617CC" w:rsidRDefault="00E617C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1CF883A" w14:textId="77777777" w:rsidR="00DF7C91" w:rsidRDefault="00DF7C91" w:rsidP="00E617CC">
      <w:pPr>
        <w:spacing w:after="0" w:line="240" w:lineRule="auto"/>
      </w:pPr>
      <w:r>
        <w:separator/>
      </w:r>
    </w:p>
  </w:footnote>
  <w:footnote w:type="continuationSeparator" w:id="0">
    <w:p w14:paraId="49DF6B1E" w14:textId="77777777" w:rsidR="00DF7C91" w:rsidRDefault="00DF7C91" w:rsidP="00E617C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BC45E5E"/>
    <w:multiLevelType w:val="hybridMultilevel"/>
    <w:tmpl w:val="28A0CA24"/>
    <w:lvl w:ilvl="0" w:tplc="0409000F">
      <w:start w:val="1"/>
      <w:numFmt w:val="decimal"/>
      <w:lvlText w:val="%1."/>
      <w:lvlJc w:val="left"/>
      <w:pPr>
        <w:ind w:left="1754" w:hanging="360"/>
      </w:pPr>
    </w:lvl>
    <w:lvl w:ilvl="1" w:tplc="04090019" w:tentative="1">
      <w:start w:val="1"/>
      <w:numFmt w:val="lowerLetter"/>
      <w:lvlText w:val="%2."/>
      <w:lvlJc w:val="left"/>
      <w:pPr>
        <w:ind w:left="2474" w:hanging="360"/>
      </w:pPr>
    </w:lvl>
    <w:lvl w:ilvl="2" w:tplc="0409001B" w:tentative="1">
      <w:start w:val="1"/>
      <w:numFmt w:val="lowerRoman"/>
      <w:lvlText w:val="%3."/>
      <w:lvlJc w:val="right"/>
      <w:pPr>
        <w:ind w:left="3194" w:hanging="180"/>
      </w:pPr>
    </w:lvl>
    <w:lvl w:ilvl="3" w:tplc="0409000F" w:tentative="1">
      <w:start w:val="1"/>
      <w:numFmt w:val="decimal"/>
      <w:lvlText w:val="%4."/>
      <w:lvlJc w:val="left"/>
      <w:pPr>
        <w:ind w:left="3914" w:hanging="360"/>
      </w:pPr>
    </w:lvl>
    <w:lvl w:ilvl="4" w:tplc="04090019" w:tentative="1">
      <w:start w:val="1"/>
      <w:numFmt w:val="lowerLetter"/>
      <w:lvlText w:val="%5."/>
      <w:lvlJc w:val="left"/>
      <w:pPr>
        <w:ind w:left="4634" w:hanging="360"/>
      </w:pPr>
    </w:lvl>
    <w:lvl w:ilvl="5" w:tplc="0409001B" w:tentative="1">
      <w:start w:val="1"/>
      <w:numFmt w:val="lowerRoman"/>
      <w:lvlText w:val="%6."/>
      <w:lvlJc w:val="right"/>
      <w:pPr>
        <w:ind w:left="5354" w:hanging="180"/>
      </w:pPr>
    </w:lvl>
    <w:lvl w:ilvl="6" w:tplc="0409000F" w:tentative="1">
      <w:start w:val="1"/>
      <w:numFmt w:val="decimal"/>
      <w:lvlText w:val="%7."/>
      <w:lvlJc w:val="left"/>
      <w:pPr>
        <w:ind w:left="6074" w:hanging="360"/>
      </w:pPr>
    </w:lvl>
    <w:lvl w:ilvl="7" w:tplc="04090019" w:tentative="1">
      <w:start w:val="1"/>
      <w:numFmt w:val="lowerLetter"/>
      <w:lvlText w:val="%8."/>
      <w:lvlJc w:val="left"/>
      <w:pPr>
        <w:ind w:left="6794" w:hanging="360"/>
      </w:pPr>
    </w:lvl>
    <w:lvl w:ilvl="8" w:tplc="0409001B" w:tentative="1">
      <w:start w:val="1"/>
      <w:numFmt w:val="lowerRoman"/>
      <w:lvlText w:val="%9."/>
      <w:lvlJc w:val="right"/>
      <w:pPr>
        <w:ind w:left="7514" w:hanging="180"/>
      </w:pPr>
    </w:lvl>
  </w:abstractNum>
  <w:abstractNum w:abstractNumId="1" w15:restartNumberingAfterBreak="0">
    <w:nsid w:val="3941243B"/>
    <w:multiLevelType w:val="hybridMultilevel"/>
    <w:tmpl w:val="1770950C"/>
    <w:lvl w:ilvl="0" w:tplc="58DC424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58AA3F84"/>
    <w:multiLevelType w:val="hybridMultilevel"/>
    <w:tmpl w:val="302445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D930118"/>
    <w:multiLevelType w:val="hybridMultilevel"/>
    <w:tmpl w:val="FB1E3476"/>
    <w:lvl w:ilvl="0" w:tplc="F022FEB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80713402">
    <w:abstractNumId w:val="3"/>
  </w:num>
  <w:num w:numId="2" w16cid:durableId="1774981469">
    <w:abstractNumId w:val="0"/>
  </w:num>
  <w:num w:numId="3" w16cid:durableId="506408475">
    <w:abstractNumId w:val="2"/>
  </w:num>
  <w:num w:numId="4" w16cid:durableId="178310898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exNDYwMTQ2MjM1MjJW0lEKTi0uzszPAykwqQUAotaD2iwAAAA="/>
  </w:docVars>
  <w:rsids>
    <w:rsidRoot w:val="00E873F6"/>
    <w:rsid w:val="00000514"/>
    <w:rsid w:val="00005ADA"/>
    <w:rsid w:val="000A5F2C"/>
    <w:rsid w:val="00137F85"/>
    <w:rsid w:val="00142031"/>
    <w:rsid w:val="00240EBC"/>
    <w:rsid w:val="00297F61"/>
    <w:rsid w:val="00301F3D"/>
    <w:rsid w:val="00334441"/>
    <w:rsid w:val="00337042"/>
    <w:rsid w:val="003376DB"/>
    <w:rsid w:val="00355DCF"/>
    <w:rsid w:val="003B5DC4"/>
    <w:rsid w:val="004345E9"/>
    <w:rsid w:val="00484023"/>
    <w:rsid w:val="004A48F2"/>
    <w:rsid w:val="004E5F96"/>
    <w:rsid w:val="004F6741"/>
    <w:rsid w:val="00577682"/>
    <w:rsid w:val="005E5628"/>
    <w:rsid w:val="00654F0E"/>
    <w:rsid w:val="006922D2"/>
    <w:rsid w:val="00771D91"/>
    <w:rsid w:val="00842A86"/>
    <w:rsid w:val="00875D80"/>
    <w:rsid w:val="008A33DD"/>
    <w:rsid w:val="008F39C1"/>
    <w:rsid w:val="00915123"/>
    <w:rsid w:val="0099393F"/>
    <w:rsid w:val="009A3DDA"/>
    <w:rsid w:val="009E0364"/>
    <w:rsid w:val="009E6B65"/>
    <w:rsid w:val="00A336A3"/>
    <w:rsid w:val="00A7388B"/>
    <w:rsid w:val="00B40D9C"/>
    <w:rsid w:val="00B95D65"/>
    <w:rsid w:val="00C36DAD"/>
    <w:rsid w:val="00D47951"/>
    <w:rsid w:val="00DA71F9"/>
    <w:rsid w:val="00DE00C5"/>
    <w:rsid w:val="00DF7C91"/>
    <w:rsid w:val="00E176A4"/>
    <w:rsid w:val="00E617CC"/>
    <w:rsid w:val="00E63642"/>
    <w:rsid w:val="00E873F6"/>
    <w:rsid w:val="00EB59FE"/>
    <w:rsid w:val="00EF54D7"/>
    <w:rsid w:val="00F45B54"/>
    <w:rsid w:val="00F47CEF"/>
    <w:rsid w:val="00FB2CD6"/>
    <w:rsid w:val="00FF0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3C1E889"/>
  <w15:docId w15:val="{C9CA6A59-8C56-402D-9D89-FB6222CB37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72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72"/>
    <w:qFormat/>
    <w:rsid w:val="008F39C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617C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7CC"/>
  </w:style>
  <w:style w:type="paragraph" w:styleId="Footer">
    <w:name w:val="footer"/>
    <w:basedOn w:val="Normal"/>
    <w:link w:val="FooterChar"/>
    <w:uiPriority w:val="99"/>
    <w:unhideWhenUsed/>
    <w:rsid w:val="00E617C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7CC"/>
  </w:style>
  <w:style w:type="character" w:styleId="Hyperlink">
    <w:name w:val="Hyperlink"/>
    <w:basedOn w:val="DefaultParagraphFont"/>
    <w:uiPriority w:val="99"/>
    <w:unhideWhenUsed/>
    <w:rsid w:val="009A3DD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E6B6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044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2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10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orcid.org/0000-0001-7370-7486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linkedin.com/in/haidar-ismail-b6bbb014/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www.researchgate.net/profile/Haidar-Ismail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scholar.google.com/citations?hl=en&amp;user=EIOUqnkAAAAJ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4</Pages>
  <Words>893</Words>
  <Characters>5530</Characters>
  <Application>Microsoft Office Word</Application>
  <DocSecurity>0</DocSecurity>
  <Lines>128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 (C)</Company>
  <LinksUpToDate>false</LinksUpToDate>
  <CharactersWithSpaces>63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anar Rofoo</dc:creator>
  <cp:lastModifiedBy>haidar ismail</cp:lastModifiedBy>
  <cp:revision>19</cp:revision>
  <cp:lastPrinted>2023-05-30T18:43:00Z</cp:lastPrinted>
  <dcterms:created xsi:type="dcterms:W3CDTF">2023-01-01T11:49:00Z</dcterms:created>
  <dcterms:modified xsi:type="dcterms:W3CDTF">2024-06-05T05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a3858cc0d9e11eeb6ca4b4d7777df53c644b349bf0b8da90d24706fdd0d87cc</vt:lpwstr>
  </property>
</Properties>
</file>